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F79CB4" w14:textId="24A5DBF8" w:rsidR="00F014FA" w:rsidRPr="008431BE" w:rsidRDefault="00F014FA" w:rsidP="00E03393">
      <w:pPr>
        <w:pStyle w:val="Heading1"/>
        <w:spacing w:line="9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0" w:name="_Toc112713041"/>
      <w:r w:rsidRPr="008431B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AFTAR PUSTAKA</w:t>
      </w:r>
      <w:bookmarkEnd w:id="0"/>
    </w:p>
    <w:p w14:paraId="441ACB25" w14:textId="17B148DA" w:rsidR="00E642B7" w:rsidRPr="00E642B7" w:rsidRDefault="008671AF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31B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8431B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 w:rsidRPr="008431B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642B7" w:rsidRPr="00E642B7">
        <w:rPr>
          <w:rFonts w:ascii="Times New Roman" w:hAnsi="Times New Roman" w:cs="Times New Roman"/>
          <w:noProof/>
          <w:sz w:val="24"/>
          <w:szCs w:val="24"/>
        </w:rPr>
        <w:t xml:space="preserve">Abarca, Roberto Maldonado. 2021. “Hubungan Lingkungan Kerja Dan Karakteristik Individu Terhadap Kinerj Karyawan PT. Adira Dinamika Multi Finance Tbk Cabang Medan.” </w:t>
      </w:r>
      <w:r w:rsidR="00E642B7"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Nuevos sistemas de comunicación e información</w:t>
      </w:r>
      <w:r w:rsidR="00E642B7" w:rsidRPr="00E642B7">
        <w:rPr>
          <w:rFonts w:ascii="Times New Roman" w:hAnsi="Times New Roman" w:cs="Times New Roman"/>
          <w:noProof/>
          <w:sz w:val="24"/>
          <w:szCs w:val="24"/>
        </w:rPr>
        <w:t>: 2013–15.</w:t>
      </w:r>
    </w:p>
    <w:p w14:paraId="52F031FE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Akuntansi, Jurnal, Manajemen D A N Ekonomi, and Yamolala Zega. 2022. “Pengaruh Kinerja Kepegawaian Dalam Administrasi Perkantoran.” 1(1): 63–69.</w:t>
      </w:r>
    </w:p>
    <w:p w14:paraId="63BAB829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Anwar, Khoirul. 2021. “Urgensi Evaluasi Dalam Proses Pembelajaran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Rausyan Fikr : Jurnal Pemikiran dan Pencerahan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17(1): 108–18.</w:t>
      </w:r>
    </w:p>
    <w:p w14:paraId="0D37E366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Arsyam, Muhammad, S Pdi, and M Pd. 2021. “BAHAN AJAR ADMINISTRASI PENDIDIKAN ( Bahan Ajar Semester V ).”</w:t>
      </w:r>
    </w:p>
    <w:p w14:paraId="341B861D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D. Chairunnisa. 2020. “Pengertian Administrasi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53(9): 1–9. http://repository.unpas.ac.id/9946/4/BAB II acul.pdf.</w:t>
      </w:r>
    </w:p>
    <w:p w14:paraId="1EF4DA02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Dua, Iyam L, and Jeaneta J Rumerung. 2022. “KARYAWAN BIDANG ADMINISTRASI PADA PT . MANADO.” 4(1): 118–32.</w:t>
      </w:r>
    </w:p>
    <w:p w14:paraId="325C3F8A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Febriyan. 2017. “No Title.” (April): 54–62.</w:t>
      </w:r>
    </w:p>
    <w:p w14:paraId="17FE6F8C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Haryanto, Sri Ayu Wulandari, Veronika Adelia Jelita, and Nia Riyani. 2020. “Perancangan Sistem Informasi Administrasi Pasien Rawat Jalan Berbasis Web Pada Klinik Citra Aulia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Universitas Raharja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10(1): 2. http://jurnal.stmik.banisaleh.ac.id/index.php/JIST/article/view/113.</w:t>
      </w:r>
    </w:p>
    <w:p w14:paraId="1709FC3E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Hesty Oktrariani. 2022. “PENGARUH MUTU PELAYANAN ADMINISTRASI TERHADAP KEPUASAN PESERTA DIDIK SMK NEGERI 5 KOTA SERANG.”</w:t>
      </w:r>
    </w:p>
    <w:p w14:paraId="751E9AB5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Ii, B A B, and A Uraian Teoritis. 2020. “19986_2_BAB_II-Efektivitas Tahun Terbaru.” : 15–50.</w:t>
      </w:r>
    </w:p>
    <w:p w14:paraId="3221F6D5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Jeklin, Andrew. 2017. “Efektivitas Kerja.” (July): 1–23.</w:t>
      </w:r>
    </w:p>
    <w:p w14:paraId="5C072491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Kasus, Studi, Pada Hmi, and Cabang Sampit. 2018. “Organisasi Himpunan Mahasiswa Islam Cabang Sampit Berbasis Web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Dosen Fikom (Unda)</w:t>
      </w:r>
      <w:r w:rsidRPr="00E642B7">
        <w:rPr>
          <w:rFonts w:ascii="Times New Roman" w:hAnsi="Times New Roman" w:cs="Times New Roman"/>
          <w:noProof/>
          <w:sz w:val="24"/>
          <w:szCs w:val="24"/>
        </w:rPr>
        <w:t>: 7.</w:t>
      </w:r>
    </w:p>
    <w:p w14:paraId="1912AAB1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Kerina, Jaqueline. 2018. “Analysis on Administrative Services in Dental Poly Clinic PLK Unair 2017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Kesehatan Indonesia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6(1): 1.</w:t>
      </w:r>
    </w:p>
    <w:p w14:paraId="7C2AFDDF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ukihi, Randi Roland, Jois Aloisa, and Mariane Duan. 2019. “Peran Pengelolaan Administrasi Terhadap Peningkatan Organisasi Untuk Mencapai Keuntungan Bisnis Pada Pembaruan Gmih Di Tobelo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Hibualamo : Seri Ilmu-Ilmu Sosial dan Kependidikan 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3: 65–70. http://journal.unhena.ac.id.</w:t>
      </w:r>
    </w:p>
    <w:p w14:paraId="185A4F59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Kurniawan, Albert. 2017. “METODE PENELITIAN.” (17): 26–31.</w:t>
      </w:r>
    </w:p>
    <w:p w14:paraId="5BA2BC35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Maesaroh. “137074-ID-Analisis-Efektivitas-Kerja-Pegawai-Bagia.Pdf.”</w:t>
      </w:r>
    </w:p>
    <w:p w14:paraId="0D1B23E9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Mardiana, Mardiana, Nunu Kustian, and Ek Ajeng Rahmi Pinahayu. 2021. “Sistem Informasi Administrasi Pembayaran SDS Muhammadiyah 06 Tebet Timur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Jurnal Riset dan Aplikasi Mahasiswa Informatika (JRAMI)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2(04): 739–46.</w:t>
      </w:r>
    </w:p>
    <w:p w14:paraId="653D4F46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Mulia, Fauzi Arafat, Andria Permata Veithzal, and Jamil Mutaqin. 2022. “Analisis Sistem Informasi Akuntansi Penggajian Di PT XYZ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Star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13(1): 47.</w:t>
      </w:r>
    </w:p>
    <w:p w14:paraId="7C172205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Narpati, Bintang, Indra Lubis, Kardinah Indriana Meutia, and Endah Prawesti Ningrum. 2021. “Produktivitas Kerja Pegawai Yang Dipengaruhi Oleh Work From Home (WFH) Dan Lingkungan Kerja Selama Masa Pandemi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JIMF (Jurnal Ilmiah Manajemen Forkamma)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4(2): 121–33.</w:t>
      </w:r>
    </w:p>
    <w:p w14:paraId="1E8101BF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Nasution, Farida Hanum. 2016. “Peran Administrasi Perkantoran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Jurnal WartaDharmawangsa</w:t>
      </w:r>
      <w:r w:rsidRPr="00E642B7">
        <w:rPr>
          <w:rFonts w:ascii="Times New Roman" w:hAnsi="Times New Roman" w:cs="Times New Roman"/>
          <w:noProof/>
          <w:sz w:val="24"/>
          <w:szCs w:val="24"/>
        </w:rPr>
        <w:t>: 1829–7463. http://jurnal.dharmawangsa.ac.id/index.php/juwarta/article/view/159/154.</w:t>
      </w:r>
    </w:p>
    <w:p w14:paraId="562CAD77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Nia Lavenia. 2020. “PENGARUH LINGKUNGAN KERJA, PENGAWASAN, DISIPLIN KERJA TERHADAP EFEKTIVITAS KERJA KARYAWAN PT. GREENLAND GARDEN REALTY MEDAN.” 1999(December): 1–146.</w:t>
      </w:r>
    </w:p>
    <w:p w14:paraId="0B078719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Permani, Dewi Riya. 2020. “Pengaruh Komunikasi Terhadap Efektivitas Kerja Pegawai Pada Kantor Satuan Polisi Pamong Praja (Satpol PP) Kota Samarinda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Administrasi Publik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1(2): 1648–65.</w:t>
      </w:r>
    </w:p>
    <w:p w14:paraId="3AD68DE5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Rahmawati, Annisa Dwi, and Azizah Fatmawati. 2020. “Sistem Administrasi Desa Mendiro Kecamatan Ngrambe Kabupaten Ngawi Berbasis Web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Emitor: Jurnal Teknik Elektro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20(2): 134–40.</w:t>
      </w:r>
    </w:p>
    <w:p w14:paraId="540E4C6D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Rubio, Pamela Figueroa. 2020. “ANALISIS MODEL PROBLEM BASED LEARNING (PBL) DALAM MENINGKATKAN KEMAMPUAN PEMECAHAN MASALAH MATEMATIS PESERTA DIDIK SEKOLAH DASAR.” 1: 81–109.</w:t>
      </w:r>
    </w:p>
    <w:p w14:paraId="4396E151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S.Kom, Ridwan Iskandar, pengertian penjualan). 2018. “Pengertian Penjualan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Skripsi Pengertian Penjualan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XVI(1): 40.</w:t>
      </w:r>
    </w:p>
    <w:p w14:paraId="0E4EB399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S, Adi Nugroho Dwi, and Hapzi Ali. 2022. “Literature Review the Effect of Division of Work and Workload on Work Effectiveness and Its Impact on Employee Performance.” 3(2): 227–40.</w:t>
      </w:r>
    </w:p>
    <w:p w14:paraId="7C4CBFE2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Sains, Fanltas Soslal. 2020. “Pengaruh Motivasi Kerja, Pengawasan, Dan </w:t>
      </w:r>
      <w:r w:rsidRPr="00E642B7">
        <w:rPr>
          <w:rFonts w:ascii="Times New Roman" w:hAnsi="Times New Roman" w:cs="Times New Roman"/>
          <w:noProof/>
          <w:sz w:val="24"/>
          <w:szCs w:val="24"/>
        </w:rPr>
        <w:lastRenderedPageBreak/>
        <w:t>Lingkungan Kerja Terhadap Efektivitas Kerja Guru Yayasan Pendidikan Bayu Pertiwi Sunggal Sumatera Utara.” : 159.</w:t>
      </w:r>
    </w:p>
    <w:p w14:paraId="276A2FFF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Seminar, Proceding, and Nasional Kewirausahaan. 2021. “Peningkatan Kinerja Pegawai: Peran Kepemimpinan Transformasional, Pengawasan Dan Kepuasan Kerja.” 2(1): 677–89.</w:t>
      </w:r>
    </w:p>
    <w:p w14:paraId="2FC01CE2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Simbolon, Yelli. 2020. “Peranan Fasilitas Kantor Terhadap Kinerja Pegawai Pada Bidang Pengendalian Dan Evaluasi Perencanaan Pembangunan Di Badan Perencanaan Pembangunan Daerah Provinsi Sumatera Utara (BAPPEDASU).” 1(2): 6–38.</w:t>
      </w:r>
    </w:p>
    <w:p w14:paraId="7820DC5F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Sitinjak Daniel Dido Jantce TJ, Maman, and Jaka Suwita. 2020. “Analisa Dan Perancangan Sistem Informasi Administrasi Kursus Bahasa Inggris Pada Intensive English Course Di Ciledug Tangerang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Ipsikom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8(1): 1–19.</w:t>
      </w:r>
    </w:p>
    <w:p w14:paraId="1FB31349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Sunarto, Ading, and Damai Larasati. 2021. “Pengaruh Pelatihan Dan Motivasi Kerja Terhadap Kinerja Karyawan PT. Asuransi Central Asia Jakarta Barat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RKUSI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1(3): 402.</w:t>
      </w:r>
    </w:p>
    <w:p w14:paraId="33F7AB37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Tobing, David Hizkia et al. 2017. “Pendekatan Dalam Penelitian Kualitatif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Simdos.Unud.Ac.Id</w:t>
      </w:r>
      <w:r w:rsidRPr="00E642B7">
        <w:rPr>
          <w:rFonts w:ascii="Times New Roman" w:hAnsi="Times New Roman" w:cs="Times New Roman"/>
          <w:noProof/>
          <w:sz w:val="24"/>
          <w:szCs w:val="24"/>
        </w:rPr>
        <w:t>: 156–59. https://simdos.unud.ac.id/uploads/file_pendidikan_1_dir/434113472f0dc64681fc958a8037db67.pdf.</w:t>
      </w:r>
    </w:p>
    <w:p w14:paraId="3F7032B3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>Umar Prayogo. 2021. “No Title.” : 15–20.</w:t>
      </w:r>
    </w:p>
    <w:p w14:paraId="4E55CF13" w14:textId="77777777" w:rsidR="00E642B7" w:rsidRPr="00E642B7" w:rsidRDefault="00E642B7" w:rsidP="00F078A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Wahyudi, Dedy, Abshor Marantika, and Yusup Yusup. 2022. “Pengaruh Kepemimpinan, Lingkungan Kerja, Dan Fasilitas Kantor Terhadap Kinerja Perangkat Desa Di Kecamatan Kampar.” </w:t>
      </w:r>
      <w:r w:rsidRPr="00E642B7">
        <w:rPr>
          <w:rFonts w:ascii="Times New Roman" w:hAnsi="Times New Roman" w:cs="Times New Roman"/>
          <w:i/>
          <w:iCs/>
          <w:noProof/>
          <w:sz w:val="24"/>
          <w:szCs w:val="24"/>
        </w:rPr>
        <w:t>Jesya (Jurnal Ekonomi &amp; Ekonomi Syariah)</w:t>
      </w:r>
      <w:r w:rsidRPr="00E642B7">
        <w:rPr>
          <w:rFonts w:ascii="Times New Roman" w:hAnsi="Times New Roman" w:cs="Times New Roman"/>
          <w:noProof/>
          <w:sz w:val="24"/>
          <w:szCs w:val="24"/>
        </w:rPr>
        <w:t xml:space="preserve"> 5(1): 887–98.</w:t>
      </w:r>
    </w:p>
    <w:p w14:paraId="0FC952F3" w14:textId="34DEC9C7" w:rsidR="008671AF" w:rsidRPr="008431BE" w:rsidRDefault="008671AF" w:rsidP="00F078A2">
      <w:pPr>
        <w:spacing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431B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0045E502" w14:textId="7E2F14D7" w:rsidR="008F0EDD" w:rsidRDefault="00F014FA" w:rsidP="00D64F22">
      <w:pPr>
        <w:pStyle w:val="Heading1"/>
        <w:spacing w:line="9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431BE">
        <w:rPr>
          <w:rFonts w:ascii="Times New Roman" w:hAnsi="Times New Roman" w:cs="Times New Roman"/>
          <w:color w:val="000000" w:themeColor="text1"/>
          <w:sz w:val="24"/>
          <w:szCs w:val="24"/>
        </w:rPr>
        <w:br w:type="column"/>
      </w:r>
    </w:p>
    <w:p w14:paraId="07FC9752" w14:textId="77777777" w:rsidR="008F0EDD" w:rsidRPr="008F0EDD" w:rsidRDefault="008F0EDD" w:rsidP="008F0EDD">
      <w:pPr>
        <w:jc w:val="center"/>
      </w:pPr>
    </w:p>
    <w:sectPr w:rsidR="008F0EDD" w:rsidRPr="008F0EDD" w:rsidSect="00D64F22">
      <w:headerReference w:type="default" r:id="rId8"/>
      <w:footerReference w:type="first" r:id="rId9"/>
      <w:pgSz w:w="11906" w:h="16838" w:code="9"/>
      <w:pgMar w:top="2268" w:right="1701" w:bottom="1701" w:left="2268" w:header="709" w:footer="709" w:gutter="0"/>
      <w:pgNumType w:start="37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074130" w14:textId="77777777" w:rsidR="004A0EEA" w:rsidRDefault="004A0EEA" w:rsidP="00253A2E">
      <w:pPr>
        <w:spacing w:after="0" w:line="240" w:lineRule="auto"/>
      </w:pPr>
      <w:r>
        <w:separator/>
      </w:r>
    </w:p>
  </w:endnote>
  <w:endnote w:type="continuationSeparator" w:id="0">
    <w:p w14:paraId="1B91B871" w14:textId="77777777" w:rsidR="004A0EEA" w:rsidRDefault="004A0EEA" w:rsidP="00253A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6676488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3C625A38" w14:textId="77777777" w:rsidR="00464958" w:rsidRPr="008431BE" w:rsidRDefault="00464958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8431B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431B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8431B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8431BE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8431B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242BE5D9" w14:textId="07C4A5F1" w:rsidR="00464958" w:rsidRDefault="00464958">
    <w:pPr>
      <w:pStyle w:val="Footer"/>
    </w:pPr>
  </w:p>
  <w:p w14:paraId="1E1EB238" w14:textId="77777777" w:rsidR="008431BE" w:rsidRDefault="008431B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66B222" w14:textId="77777777" w:rsidR="004A0EEA" w:rsidRDefault="004A0EEA" w:rsidP="00253A2E">
      <w:pPr>
        <w:spacing w:after="0" w:line="240" w:lineRule="auto"/>
      </w:pPr>
      <w:r>
        <w:separator/>
      </w:r>
    </w:p>
  </w:footnote>
  <w:footnote w:type="continuationSeparator" w:id="0">
    <w:p w14:paraId="487C8ADE" w14:textId="77777777" w:rsidR="004A0EEA" w:rsidRDefault="004A0EEA" w:rsidP="00253A2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0383172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E871FFB" w14:textId="507C2FCE" w:rsidR="00D64F22" w:rsidRDefault="00D64F2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D667CC2" w14:textId="77777777" w:rsidR="00D64F22" w:rsidRDefault="00D64F2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86882"/>
    <w:multiLevelType w:val="hybridMultilevel"/>
    <w:tmpl w:val="ED207DEC"/>
    <w:lvl w:ilvl="0" w:tplc="B5563FF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E03D25"/>
    <w:multiLevelType w:val="hybridMultilevel"/>
    <w:tmpl w:val="93361F8E"/>
    <w:lvl w:ilvl="0" w:tplc="2BB06546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2" w15:restartNumberingAfterBreak="0">
    <w:nsid w:val="0B894648"/>
    <w:multiLevelType w:val="hybridMultilevel"/>
    <w:tmpl w:val="367EEE1E"/>
    <w:lvl w:ilvl="0" w:tplc="BA9A3E4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FE14FBA"/>
    <w:multiLevelType w:val="hybridMultilevel"/>
    <w:tmpl w:val="F2148712"/>
    <w:lvl w:ilvl="0" w:tplc="DE10B5D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2D09EF"/>
    <w:multiLevelType w:val="hybridMultilevel"/>
    <w:tmpl w:val="F2D80994"/>
    <w:lvl w:ilvl="0" w:tplc="C9EAAAD4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2B02F2"/>
    <w:multiLevelType w:val="hybridMultilevel"/>
    <w:tmpl w:val="78CA7474"/>
    <w:lvl w:ilvl="0" w:tplc="B9E04F2A">
      <w:start w:val="1"/>
      <w:numFmt w:val="decimal"/>
      <w:lvlText w:val="%1)"/>
      <w:lvlJc w:val="left"/>
      <w:pPr>
        <w:ind w:left="248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07" w:hanging="360"/>
      </w:pPr>
    </w:lvl>
    <w:lvl w:ilvl="2" w:tplc="3809001B" w:tentative="1">
      <w:start w:val="1"/>
      <w:numFmt w:val="lowerRoman"/>
      <w:lvlText w:val="%3."/>
      <w:lvlJc w:val="right"/>
      <w:pPr>
        <w:ind w:left="3927" w:hanging="180"/>
      </w:pPr>
    </w:lvl>
    <w:lvl w:ilvl="3" w:tplc="3809000F" w:tentative="1">
      <w:start w:val="1"/>
      <w:numFmt w:val="decimal"/>
      <w:lvlText w:val="%4."/>
      <w:lvlJc w:val="left"/>
      <w:pPr>
        <w:ind w:left="4647" w:hanging="360"/>
      </w:pPr>
    </w:lvl>
    <w:lvl w:ilvl="4" w:tplc="38090019" w:tentative="1">
      <w:start w:val="1"/>
      <w:numFmt w:val="lowerLetter"/>
      <w:lvlText w:val="%5."/>
      <w:lvlJc w:val="left"/>
      <w:pPr>
        <w:ind w:left="5367" w:hanging="360"/>
      </w:pPr>
    </w:lvl>
    <w:lvl w:ilvl="5" w:tplc="3809001B" w:tentative="1">
      <w:start w:val="1"/>
      <w:numFmt w:val="lowerRoman"/>
      <w:lvlText w:val="%6."/>
      <w:lvlJc w:val="right"/>
      <w:pPr>
        <w:ind w:left="6087" w:hanging="180"/>
      </w:pPr>
    </w:lvl>
    <w:lvl w:ilvl="6" w:tplc="3809000F" w:tentative="1">
      <w:start w:val="1"/>
      <w:numFmt w:val="decimal"/>
      <w:lvlText w:val="%7."/>
      <w:lvlJc w:val="left"/>
      <w:pPr>
        <w:ind w:left="6807" w:hanging="360"/>
      </w:pPr>
    </w:lvl>
    <w:lvl w:ilvl="7" w:tplc="38090019" w:tentative="1">
      <w:start w:val="1"/>
      <w:numFmt w:val="lowerLetter"/>
      <w:lvlText w:val="%8."/>
      <w:lvlJc w:val="left"/>
      <w:pPr>
        <w:ind w:left="7527" w:hanging="360"/>
      </w:pPr>
    </w:lvl>
    <w:lvl w:ilvl="8" w:tplc="3809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6" w15:restartNumberingAfterBreak="0">
    <w:nsid w:val="18E1293A"/>
    <w:multiLevelType w:val="multilevel"/>
    <w:tmpl w:val="9C80699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45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440"/>
      </w:pPr>
      <w:rPr>
        <w:rFonts w:hint="default"/>
      </w:rPr>
    </w:lvl>
  </w:abstractNum>
  <w:abstractNum w:abstractNumId="7" w15:restartNumberingAfterBreak="0">
    <w:nsid w:val="197146C7"/>
    <w:multiLevelType w:val="hybridMultilevel"/>
    <w:tmpl w:val="4CDADEBA"/>
    <w:lvl w:ilvl="0" w:tplc="3B7E9B90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8" w15:restartNumberingAfterBreak="0">
    <w:nsid w:val="1D807997"/>
    <w:multiLevelType w:val="hybridMultilevel"/>
    <w:tmpl w:val="F09C348E"/>
    <w:lvl w:ilvl="0" w:tplc="8C422F32">
      <w:start w:val="1"/>
      <w:numFmt w:val="lowerLetter"/>
      <w:lvlText w:val="%1)"/>
      <w:lvlJc w:val="left"/>
      <w:pPr>
        <w:ind w:left="28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566" w:hanging="360"/>
      </w:pPr>
    </w:lvl>
    <w:lvl w:ilvl="2" w:tplc="3809001B" w:tentative="1">
      <w:start w:val="1"/>
      <w:numFmt w:val="lowerRoman"/>
      <w:lvlText w:val="%3."/>
      <w:lvlJc w:val="right"/>
      <w:pPr>
        <w:ind w:left="4286" w:hanging="180"/>
      </w:pPr>
    </w:lvl>
    <w:lvl w:ilvl="3" w:tplc="3809000F" w:tentative="1">
      <w:start w:val="1"/>
      <w:numFmt w:val="decimal"/>
      <w:lvlText w:val="%4."/>
      <w:lvlJc w:val="left"/>
      <w:pPr>
        <w:ind w:left="5006" w:hanging="360"/>
      </w:pPr>
    </w:lvl>
    <w:lvl w:ilvl="4" w:tplc="38090019" w:tentative="1">
      <w:start w:val="1"/>
      <w:numFmt w:val="lowerLetter"/>
      <w:lvlText w:val="%5."/>
      <w:lvlJc w:val="left"/>
      <w:pPr>
        <w:ind w:left="5726" w:hanging="360"/>
      </w:pPr>
    </w:lvl>
    <w:lvl w:ilvl="5" w:tplc="3809001B" w:tentative="1">
      <w:start w:val="1"/>
      <w:numFmt w:val="lowerRoman"/>
      <w:lvlText w:val="%6."/>
      <w:lvlJc w:val="right"/>
      <w:pPr>
        <w:ind w:left="6446" w:hanging="180"/>
      </w:pPr>
    </w:lvl>
    <w:lvl w:ilvl="6" w:tplc="3809000F" w:tentative="1">
      <w:start w:val="1"/>
      <w:numFmt w:val="decimal"/>
      <w:lvlText w:val="%7."/>
      <w:lvlJc w:val="left"/>
      <w:pPr>
        <w:ind w:left="7166" w:hanging="360"/>
      </w:pPr>
    </w:lvl>
    <w:lvl w:ilvl="7" w:tplc="38090019" w:tentative="1">
      <w:start w:val="1"/>
      <w:numFmt w:val="lowerLetter"/>
      <w:lvlText w:val="%8."/>
      <w:lvlJc w:val="left"/>
      <w:pPr>
        <w:ind w:left="7886" w:hanging="360"/>
      </w:pPr>
    </w:lvl>
    <w:lvl w:ilvl="8" w:tplc="3809001B" w:tentative="1">
      <w:start w:val="1"/>
      <w:numFmt w:val="lowerRoman"/>
      <w:lvlText w:val="%9."/>
      <w:lvlJc w:val="right"/>
      <w:pPr>
        <w:ind w:left="8606" w:hanging="180"/>
      </w:pPr>
    </w:lvl>
  </w:abstractNum>
  <w:abstractNum w:abstractNumId="9" w15:restartNumberingAfterBreak="0">
    <w:nsid w:val="200D5280"/>
    <w:multiLevelType w:val="hybridMultilevel"/>
    <w:tmpl w:val="3C44675E"/>
    <w:lvl w:ilvl="0" w:tplc="3B4C5E96">
      <w:start w:val="1"/>
      <w:numFmt w:val="decimal"/>
      <w:lvlText w:val="%1."/>
      <w:lvlJc w:val="left"/>
      <w:pPr>
        <w:ind w:left="206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81" w:hanging="360"/>
      </w:pPr>
    </w:lvl>
    <w:lvl w:ilvl="2" w:tplc="3809001B" w:tentative="1">
      <w:start w:val="1"/>
      <w:numFmt w:val="lowerRoman"/>
      <w:lvlText w:val="%3."/>
      <w:lvlJc w:val="right"/>
      <w:pPr>
        <w:ind w:left="3501" w:hanging="180"/>
      </w:pPr>
    </w:lvl>
    <w:lvl w:ilvl="3" w:tplc="3809000F" w:tentative="1">
      <w:start w:val="1"/>
      <w:numFmt w:val="decimal"/>
      <w:lvlText w:val="%4."/>
      <w:lvlJc w:val="left"/>
      <w:pPr>
        <w:ind w:left="4221" w:hanging="360"/>
      </w:pPr>
    </w:lvl>
    <w:lvl w:ilvl="4" w:tplc="38090019" w:tentative="1">
      <w:start w:val="1"/>
      <w:numFmt w:val="lowerLetter"/>
      <w:lvlText w:val="%5."/>
      <w:lvlJc w:val="left"/>
      <w:pPr>
        <w:ind w:left="4941" w:hanging="360"/>
      </w:pPr>
    </w:lvl>
    <w:lvl w:ilvl="5" w:tplc="3809001B" w:tentative="1">
      <w:start w:val="1"/>
      <w:numFmt w:val="lowerRoman"/>
      <w:lvlText w:val="%6."/>
      <w:lvlJc w:val="right"/>
      <w:pPr>
        <w:ind w:left="5661" w:hanging="180"/>
      </w:pPr>
    </w:lvl>
    <w:lvl w:ilvl="6" w:tplc="3809000F" w:tentative="1">
      <w:start w:val="1"/>
      <w:numFmt w:val="decimal"/>
      <w:lvlText w:val="%7."/>
      <w:lvlJc w:val="left"/>
      <w:pPr>
        <w:ind w:left="6381" w:hanging="360"/>
      </w:pPr>
    </w:lvl>
    <w:lvl w:ilvl="7" w:tplc="38090019" w:tentative="1">
      <w:start w:val="1"/>
      <w:numFmt w:val="lowerLetter"/>
      <w:lvlText w:val="%8."/>
      <w:lvlJc w:val="left"/>
      <w:pPr>
        <w:ind w:left="7101" w:hanging="360"/>
      </w:pPr>
    </w:lvl>
    <w:lvl w:ilvl="8" w:tplc="38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10" w15:restartNumberingAfterBreak="0">
    <w:nsid w:val="2089632F"/>
    <w:multiLevelType w:val="hybridMultilevel"/>
    <w:tmpl w:val="1C16E250"/>
    <w:lvl w:ilvl="0" w:tplc="8EF48BBC">
      <w:start w:val="1"/>
      <w:numFmt w:val="decimal"/>
      <w:lvlText w:val="%1)"/>
      <w:lvlJc w:val="left"/>
      <w:pPr>
        <w:ind w:left="2520" w:hanging="360"/>
      </w:pPr>
      <w:rPr>
        <w:rFonts w:hint="default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1" w15:restartNumberingAfterBreak="0">
    <w:nsid w:val="23F4796A"/>
    <w:multiLevelType w:val="hybridMultilevel"/>
    <w:tmpl w:val="812282BE"/>
    <w:lvl w:ilvl="0" w:tplc="675212E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2" w15:restartNumberingAfterBreak="0">
    <w:nsid w:val="25AC78AD"/>
    <w:multiLevelType w:val="hybridMultilevel"/>
    <w:tmpl w:val="9662973C"/>
    <w:lvl w:ilvl="0" w:tplc="38090011">
      <w:start w:val="1"/>
      <w:numFmt w:val="decimal"/>
      <w:lvlText w:val="%1)"/>
      <w:lvlJc w:val="left"/>
      <w:pPr>
        <w:ind w:left="2487" w:hanging="360"/>
      </w:pPr>
    </w:lvl>
    <w:lvl w:ilvl="1" w:tplc="38090019" w:tentative="1">
      <w:start w:val="1"/>
      <w:numFmt w:val="lowerLetter"/>
      <w:lvlText w:val="%2."/>
      <w:lvlJc w:val="left"/>
      <w:pPr>
        <w:ind w:left="3207" w:hanging="360"/>
      </w:pPr>
    </w:lvl>
    <w:lvl w:ilvl="2" w:tplc="3809001B" w:tentative="1">
      <w:start w:val="1"/>
      <w:numFmt w:val="lowerRoman"/>
      <w:lvlText w:val="%3."/>
      <w:lvlJc w:val="right"/>
      <w:pPr>
        <w:ind w:left="3927" w:hanging="180"/>
      </w:pPr>
    </w:lvl>
    <w:lvl w:ilvl="3" w:tplc="3809000F" w:tentative="1">
      <w:start w:val="1"/>
      <w:numFmt w:val="decimal"/>
      <w:lvlText w:val="%4."/>
      <w:lvlJc w:val="left"/>
      <w:pPr>
        <w:ind w:left="4647" w:hanging="360"/>
      </w:pPr>
    </w:lvl>
    <w:lvl w:ilvl="4" w:tplc="38090019" w:tentative="1">
      <w:start w:val="1"/>
      <w:numFmt w:val="lowerLetter"/>
      <w:lvlText w:val="%5."/>
      <w:lvlJc w:val="left"/>
      <w:pPr>
        <w:ind w:left="5367" w:hanging="360"/>
      </w:pPr>
    </w:lvl>
    <w:lvl w:ilvl="5" w:tplc="3809001B" w:tentative="1">
      <w:start w:val="1"/>
      <w:numFmt w:val="lowerRoman"/>
      <w:lvlText w:val="%6."/>
      <w:lvlJc w:val="right"/>
      <w:pPr>
        <w:ind w:left="6087" w:hanging="180"/>
      </w:pPr>
    </w:lvl>
    <w:lvl w:ilvl="6" w:tplc="3809000F" w:tentative="1">
      <w:start w:val="1"/>
      <w:numFmt w:val="decimal"/>
      <w:lvlText w:val="%7."/>
      <w:lvlJc w:val="left"/>
      <w:pPr>
        <w:ind w:left="6807" w:hanging="360"/>
      </w:pPr>
    </w:lvl>
    <w:lvl w:ilvl="7" w:tplc="38090019" w:tentative="1">
      <w:start w:val="1"/>
      <w:numFmt w:val="lowerLetter"/>
      <w:lvlText w:val="%8."/>
      <w:lvlJc w:val="left"/>
      <w:pPr>
        <w:ind w:left="7527" w:hanging="360"/>
      </w:pPr>
    </w:lvl>
    <w:lvl w:ilvl="8" w:tplc="3809001B" w:tentative="1">
      <w:start w:val="1"/>
      <w:numFmt w:val="lowerRoman"/>
      <w:lvlText w:val="%9."/>
      <w:lvlJc w:val="right"/>
      <w:pPr>
        <w:ind w:left="8247" w:hanging="180"/>
      </w:pPr>
    </w:lvl>
  </w:abstractNum>
  <w:abstractNum w:abstractNumId="13" w15:restartNumberingAfterBreak="0">
    <w:nsid w:val="2E9B2BD2"/>
    <w:multiLevelType w:val="hybridMultilevel"/>
    <w:tmpl w:val="3AA090E0"/>
    <w:lvl w:ilvl="0" w:tplc="3E7EBE9A">
      <w:start w:val="1"/>
      <w:numFmt w:val="decimal"/>
      <w:lvlText w:val="%1)"/>
      <w:lvlJc w:val="left"/>
      <w:pPr>
        <w:ind w:left="2574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94" w:hanging="360"/>
      </w:pPr>
    </w:lvl>
    <w:lvl w:ilvl="2" w:tplc="3809001B" w:tentative="1">
      <w:start w:val="1"/>
      <w:numFmt w:val="lowerRoman"/>
      <w:lvlText w:val="%3."/>
      <w:lvlJc w:val="right"/>
      <w:pPr>
        <w:ind w:left="4014" w:hanging="180"/>
      </w:pPr>
    </w:lvl>
    <w:lvl w:ilvl="3" w:tplc="3809000F" w:tentative="1">
      <w:start w:val="1"/>
      <w:numFmt w:val="decimal"/>
      <w:lvlText w:val="%4."/>
      <w:lvlJc w:val="left"/>
      <w:pPr>
        <w:ind w:left="4734" w:hanging="360"/>
      </w:pPr>
    </w:lvl>
    <w:lvl w:ilvl="4" w:tplc="38090019" w:tentative="1">
      <w:start w:val="1"/>
      <w:numFmt w:val="lowerLetter"/>
      <w:lvlText w:val="%5."/>
      <w:lvlJc w:val="left"/>
      <w:pPr>
        <w:ind w:left="5454" w:hanging="360"/>
      </w:pPr>
    </w:lvl>
    <w:lvl w:ilvl="5" w:tplc="3809001B" w:tentative="1">
      <w:start w:val="1"/>
      <w:numFmt w:val="lowerRoman"/>
      <w:lvlText w:val="%6."/>
      <w:lvlJc w:val="right"/>
      <w:pPr>
        <w:ind w:left="6174" w:hanging="180"/>
      </w:pPr>
    </w:lvl>
    <w:lvl w:ilvl="6" w:tplc="3809000F" w:tentative="1">
      <w:start w:val="1"/>
      <w:numFmt w:val="decimal"/>
      <w:lvlText w:val="%7."/>
      <w:lvlJc w:val="left"/>
      <w:pPr>
        <w:ind w:left="6894" w:hanging="360"/>
      </w:pPr>
    </w:lvl>
    <w:lvl w:ilvl="7" w:tplc="38090019" w:tentative="1">
      <w:start w:val="1"/>
      <w:numFmt w:val="lowerLetter"/>
      <w:lvlText w:val="%8."/>
      <w:lvlJc w:val="left"/>
      <w:pPr>
        <w:ind w:left="7614" w:hanging="360"/>
      </w:pPr>
    </w:lvl>
    <w:lvl w:ilvl="8" w:tplc="3809001B" w:tentative="1">
      <w:start w:val="1"/>
      <w:numFmt w:val="lowerRoman"/>
      <w:lvlText w:val="%9."/>
      <w:lvlJc w:val="right"/>
      <w:pPr>
        <w:ind w:left="8334" w:hanging="180"/>
      </w:pPr>
    </w:lvl>
  </w:abstractNum>
  <w:abstractNum w:abstractNumId="14" w15:restartNumberingAfterBreak="0">
    <w:nsid w:val="2F0350F5"/>
    <w:multiLevelType w:val="hybridMultilevel"/>
    <w:tmpl w:val="FBD26A28"/>
    <w:lvl w:ilvl="0" w:tplc="2E7EFED0">
      <w:start w:val="1"/>
      <w:numFmt w:val="decimal"/>
      <w:lvlText w:val="%1)"/>
      <w:lvlJc w:val="left"/>
      <w:pPr>
        <w:ind w:left="2062" w:hanging="360"/>
      </w:pPr>
      <w:rPr>
        <w:rFonts w:hint="default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2782" w:hanging="360"/>
      </w:pPr>
    </w:lvl>
    <w:lvl w:ilvl="2" w:tplc="3809001B" w:tentative="1">
      <w:start w:val="1"/>
      <w:numFmt w:val="lowerRoman"/>
      <w:lvlText w:val="%3."/>
      <w:lvlJc w:val="right"/>
      <w:pPr>
        <w:ind w:left="3502" w:hanging="180"/>
      </w:pPr>
    </w:lvl>
    <w:lvl w:ilvl="3" w:tplc="3809000F" w:tentative="1">
      <w:start w:val="1"/>
      <w:numFmt w:val="decimal"/>
      <w:lvlText w:val="%4."/>
      <w:lvlJc w:val="left"/>
      <w:pPr>
        <w:ind w:left="4222" w:hanging="360"/>
      </w:pPr>
    </w:lvl>
    <w:lvl w:ilvl="4" w:tplc="38090019" w:tentative="1">
      <w:start w:val="1"/>
      <w:numFmt w:val="lowerLetter"/>
      <w:lvlText w:val="%5."/>
      <w:lvlJc w:val="left"/>
      <w:pPr>
        <w:ind w:left="4942" w:hanging="360"/>
      </w:pPr>
    </w:lvl>
    <w:lvl w:ilvl="5" w:tplc="3809001B" w:tentative="1">
      <w:start w:val="1"/>
      <w:numFmt w:val="lowerRoman"/>
      <w:lvlText w:val="%6."/>
      <w:lvlJc w:val="right"/>
      <w:pPr>
        <w:ind w:left="5662" w:hanging="180"/>
      </w:pPr>
    </w:lvl>
    <w:lvl w:ilvl="6" w:tplc="3809000F" w:tentative="1">
      <w:start w:val="1"/>
      <w:numFmt w:val="decimal"/>
      <w:lvlText w:val="%7."/>
      <w:lvlJc w:val="left"/>
      <w:pPr>
        <w:ind w:left="6382" w:hanging="360"/>
      </w:pPr>
    </w:lvl>
    <w:lvl w:ilvl="7" w:tplc="38090019" w:tentative="1">
      <w:start w:val="1"/>
      <w:numFmt w:val="lowerLetter"/>
      <w:lvlText w:val="%8."/>
      <w:lvlJc w:val="left"/>
      <w:pPr>
        <w:ind w:left="7102" w:hanging="360"/>
      </w:pPr>
    </w:lvl>
    <w:lvl w:ilvl="8" w:tplc="3809001B" w:tentative="1">
      <w:start w:val="1"/>
      <w:numFmt w:val="lowerRoman"/>
      <w:lvlText w:val="%9."/>
      <w:lvlJc w:val="right"/>
      <w:pPr>
        <w:ind w:left="7822" w:hanging="180"/>
      </w:pPr>
    </w:lvl>
  </w:abstractNum>
  <w:abstractNum w:abstractNumId="15" w15:restartNumberingAfterBreak="0">
    <w:nsid w:val="2FF92892"/>
    <w:multiLevelType w:val="hybridMultilevel"/>
    <w:tmpl w:val="41DC1E22"/>
    <w:lvl w:ilvl="0" w:tplc="F39438C4">
      <w:start w:val="1"/>
      <w:numFmt w:val="decimal"/>
      <w:lvlText w:val="%1."/>
      <w:lvlJc w:val="left"/>
      <w:pPr>
        <w:ind w:left="200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27" w:hanging="360"/>
      </w:pPr>
    </w:lvl>
    <w:lvl w:ilvl="2" w:tplc="3809001B" w:tentative="1">
      <w:start w:val="1"/>
      <w:numFmt w:val="lowerRoman"/>
      <w:lvlText w:val="%3."/>
      <w:lvlJc w:val="right"/>
      <w:pPr>
        <w:ind w:left="3447" w:hanging="180"/>
      </w:pPr>
    </w:lvl>
    <w:lvl w:ilvl="3" w:tplc="3809000F" w:tentative="1">
      <w:start w:val="1"/>
      <w:numFmt w:val="decimal"/>
      <w:lvlText w:val="%4."/>
      <w:lvlJc w:val="left"/>
      <w:pPr>
        <w:ind w:left="4167" w:hanging="360"/>
      </w:pPr>
    </w:lvl>
    <w:lvl w:ilvl="4" w:tplc="38090019" w:tentative="1">
      <w:start w:val="1"/>
      <w:numFmt w:val="lowerLetter"/>
      <w:lvlText w:val="%5."/>
      <w:lvlJc w:val="left"/>
      <w:pPr>
        <w:ind w:left="4887" w:hanging="360"/>
      </w:pPr>
    </w:lvl>
    <w:lvl w:ilvl="5" w:tplc="3809001B" w:tentative="1">
      <w:start w:val="1"/>
      <w:numFmt w:val="lowerRoman"/>
      <w:lvlText w:val="%6."/>
      <w:lvlJc w:val="right"/>
      <w:pPr>
        <w:ind w:left="5607" w:hanging="180"/>
      </w:pPr>
    </w:lvl>
    <w:lvl w:ilvl="6" w:tplc="3809000F" w:tentative="1">
      <w:start w:val="1"/>
      <w:numFmt w:val="decimal"/>
      <w:lvlText w:val="%7."/>
      <w:lvlJc w:val="left"/>
      <w:pPr>
        <w:ind w:left="6327" w:hanging="360"/>
      </w:pPr>
    </w:lvl>
    <w:lvl w:ilvl="7" w:tplc="38090019" w:tentative="1">
      <w:start w:val="1"/>
      <w:numFmt w:val="lowerLetter"/>
      <w:lvlText w:val="%8."/>
      <w:lvlJc w:val="left"/>
      <w:pPr>
        <w:ind w:left="7047" w:hanging="360"/>
      </w:pPr>
    </w:lvl>
    <w:lvl w:ilvl="8" w:tplc="3809001B" w:tentative="1">
      <w:start w:val="1"/>
      <w:numFmt w:val="lowerRoman"/>
      <w:lvlText w:val="%9."/>
      <w:lvlJc w:val="right"/>
      <w:pPr>
        <w:ind w:left="7767" w:hanging="180"/>
      </w:pPr>
    </w:lvl>
  </w:abstractNum>
  <w:abstractNum w:abstractNumId="16" w15:restartNumberingAfterBreak="0">
    <w:nsid w:val="381C4DEA"/>
    <w:multiLevelType w:val="hybridMultilevel"/>
    <w:tmpl w:val="CBC0FB8C"/>
    <w:lvl w:ilvl="0" w:tplc="692888FC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240" w:hanging="360"/>
      </w:pPr>
    </w:lvl>
    <w:lvl w:ilvl="2" w:tplc="3809001B" w:tentative="1">
      <w:start w:val="1"/>
      <w:numFmt w:val="lowerRoman"/>
      <w:lvlText w:val="%3."/>
      <w:lvlJc w:val="right"/>
      <w:pPr>
        <w:ind w:left="3960" w:hanging="180"/>
      </w:pPr>
    </w:lvl>
    <w:lvl w:ilvl="3" w:tplc="3809000F" w:tentative="1">
      <w:start w:val="1"/>
      <w:numFmt w:val="decimal"/>
      <w:lvlText w:val="%4."/>
      <w:lvlJc w:val="left"/>
      <w:pPr>
        <w:ind w:left="4680" w:hanging="360"/>
      </w:pPr>
    </w:lvl>
    <w:lvl w:ilvl="4" w:tplc="38090019" w:tentative="1">
      <w:start w:val="1"/>
      <w:numFmt w:val="lowerLetter"/>
      <w:lvlText w:val="%5."/>
      <w:lvlJc w:val="left"/>
      <w:pPr>
        <w:ind w:left="5400" w:hanging="360"/>
      </w:pPr>
    </w:lvl>
    <w:lvl w:ilvl="5" w:tplc="3809001B" w:tentative="1">
      <w:start w:val="1"/>
      <w:numFmt w:val="lowerRoman"/>
      <w:lvlText w:val="%6."/>
      <w:lvlJc w:val="right"/>
      <w:pPr>
        <w:ind w:left="6120" w:hanging="180"/>
      </w:pPr>
    </w:lvl>
    <w:lvl w:ilvl="6" w:tplc="3809000F" w:tentative="1">
      <w:start w:val="1"/>
      <w:numFmt w:val="decimal"/>
      <w:lvlText w:val="%7."/>
      <w:lvlJc w:val="left"/>
      <w:pPr>
        <w:ind w:left="6840" w:hanging="360"/>
      </w:pPr>
    </w:lvl>
    <w:lvl w:ilvl="7" w:tplc="38090019" w:tentative="1">
      <w:start w:val="1"/>
      <w:numFmt w:val="lowerLetter"/>
      <w:lvlText w:val="%8."/>
      <w:lvlJc w:val="left"/>
      <w:pPr>
        <w:ind w:left="7560" w:hanging="360"/>
      </w:pPr>
    </w:lvl>
    <w:lvl w:ilvl="8" w:tplc="38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7" w15:restartNumberingAfterBreak="0">
    <w:nsid w:val="3C374C93"/>
    <w:multiLevelType w:val="multilevel"/>
    <w:tmpl w:val="BDC843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3DDC7333"/>
    <w:multiLevelType w:val="hybridMultilevel"/>
    <w:tmpl w:val="A0CACDD6"/>
    <w:lvl w:ilvl="0" w:tplc="BCBE5740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9" w15:restartNumberingAfterBreak="0">
    <w:nsid w:val="3E1E474D"/>
    <w:multiLevelType w:val="hybridMultilevel"/>
    <w:tmpl w:val="3522B61A"/>
    <w:lvl w:ilvl="0" w:tplc="DA465AB4">
      <w:start w:val="1"/>
      <w:numFmt w:val="decimal"/>
      <w:lvlText w:val="%1."/>
      <w:lvlJc w:val="left"/>
      <w:pPr>
        <w:ind w:left="200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27" w:hanging="360"/>
      </w:pPr>
    </w:lvl>
    <w:lvl w:ilvl="2" w:tplc="3809001B" w:tentative="1">
      <w:start w:val="1"/>
      <w:numFmt w:val="lowerRoman"/>
      <w:lvlText w:val="%3."/>
      <w:lvlJc w:val="right"/>
      <w:pPr>
        <w:ind w:left="3447" w:hanging="180"/>
      </w:pPr>
    </w:lvl>
    <w:lvl w:ilvl="3" w:tplc="3809000F" w:tentative="1">
      <w:start w:val="1"/>
      <w:numFmt w:val="decimal"/>
      <w:lvlText w:val="%4."/>
      <w:lvlJc w:val="left"/>
      <w:pPr>
        <w:ind w:left="4167" w:hanging="360"/>
      </w:pPr>
    </w:lvl>
    <w:lvl w:ilvl="4" w:tplc="38090019" w:tentative="1">
      <w:start w:val="1"/>
      <w:numFmt w:val="lowerLetter"/>
      <w:lvlText w:val="%5."/>
      <w:lvlJc w:val="left"/>
      <w:pPr>
        <w:ind w:left="4887" w:hanging="360"/>
      </w:pPr>
    </w:lvl>
    <w:lvl w:ilvl="5" w:tplc="3809001B" w:tentative="1">
      <w:start w:val="1"/>
      <w:numFmt w:val="lowerRoman"/>
      <w:lvlText w:val="%6."/>
      <w:lvlJc w:val="right"/>
      <w:pPr>
        <w:ind w:left="5607" w:hanging="180"/>
      </w:pPr>
    </w:lvl>
    <w:lvl w:ilvl="6" w:tplc="3809000F" w:tentative="1">
      <w:start w:val="1"/>
      <w:numFmt w:val="decimal"/>
      <w:lvlText w:val="%7."/>
      <w:lvlJc w:val="left"/>
      <w:pPr>
        <w:ind w:left="6327" w:hanging="360"/>
      </w:pPr>
    </w:lvl>
    <w:lvl w:ilvl="7" w:tplc="38090019" w:tentative="1">
      <w:start w:val="1"/>
      <w:numFmt w:val="lowerLetter"/>
      <w:lvlText w:val="%8."/>
      <w:lvlJc w:val="left"/>
      <w:pPr>
        <w:ind w:left="7047" w:hanging="360"/>
      </w:pPr>
    </w:lvl>
    <w:lvl w:ilvl="8" w:tplc="3809001B" w:tentative="1">
      <w:start w:val="1"/>
      <w:numFmt w:val="lowerRoman"/>
      <w:lvlText w:val="%9."/>
      <w:lvlJc w:val="right"/>
      <w:pPr>
        <w:ind w:left="7767" w:hanging="180"/>
      </w:pPr>
    </w:lvl>
  </w:abstractNum>
  <w:abstractNum w:abstractNumId="20" w15:restartNumberingAfterBreak="0">
    <w:nsid w:val="45813BBA"/>
    <w:multiLevelType w:val="hybridMultilevel"/>
    <w:tmpl w:val="B4D4A6DC"/>
    <w:lvl w:ilvl="0" w:tplc="0B7AA3A2">
      <w:start w:val="1"/>
      <w:numFmt w:val="decimal"/>
      <w:lvlText w:val="%1)"/>
      <w:lvlJc w:val="left"/>
      <w:pPr>
        <w:ind w:left="2628" w:hanging="360"/>
      </w:pPr>
      <w:rPr>
        <w:rFonts w:asciiTheme="minorHAnsi" w:eastAsiaTheme="minorHAnsi" w:hAnsiTheme="minorHAnsi" w:cstheme="minorBidi" w:hint="default"/>
        <w:color w:val="auto"/>
      </w:rPr>
    </w:lvl>
    <w:lvl w:ilvl="1" w:tplc="C2C4889E">
      <w:start w:val="1"/>
      <w:numFmt w:val="lowerLetter"/>
      <w:lvlText w:val="%2."/>
      <w:lvlJc w:val="left"/>
      <w:pPr>
        <w:ind w:left="1778" w:hanging="360"/>
      </w:pPr>
      <w:rPr>
        <w:i w:val="0"/>
        <w:iCs w:val="0"/>
      </w:rPr>
    </w:lvl>
    <w:lvl w:ilvl="2" w:tplc="0CE63FFE">
      <w:start w:val="1"/>
      <w:numFmt w:val="upperLetter"/>
      <w:lvlText w:val="%3."/>
      <w:lvlJc w:val="left"/>
      <w:pPr>
        <w:ind w:left="927" w:hanging="360"/>
      </w:pPr>
      <w:rPr>
        <w:rFonts w:hint="default"/>
        <w:b w:val="0"/>
        <w:sz w:val="26"/>
      </w:rPr>
    </w:lvl>
    <w:lvl w:ilvl="3" w:tplc="3809000F" w:tentative="1">
      <w:start w:val="1"/>
      <w:numFmt w:val="decimal"/>
      <w:lvlText w:val="%4."/>
      <w:lvlJc w:val="left"/>
      <w:pPr>
        <w:ind w:left="4788" w:hanging="360"/>
      </w:pPr>
    </w:lvl>
    <w:lvl w:ilvl="4" w:tplc="38090019" w:tentative="1">
      <w:start w:val="1"/>
      <w:numFmt w:val="lowerLetter"/>
      <w:lvlText w:val="%5."/>
      <w:lvlJc w:val="left"/>
      <w:pPr>
        <w:ind w:left="5508" w:hanging="360"/>
      </w:pPr>
    </w:lvl>
    <w:lvl w:ilvl="5" w:tplc="3809001B" w:tentative="1">
      <w:start w:val="1"/>
      <w:numFmt w:val="lowerRoman"/>
      <w:lvlText w:val="%6."/>
      <w:lvlJc w:val="right"/>
      <w:pPr>
        <w:ind w:left="6228" w:hanging="180"/>
      </w:pPr>
    </w:lvl>
    <w:lvl w:ilvl="6" w:tplc="3809000F" w:tentative="1">
      <w:start w:val="1"/>
      <w:numFmt w:val="decimal"/>
      <w:lvlText w:val="%7."/>
      <w:lvlJc w:val="left"/>
      <w:pPr>
        <w:ind w:left="6948" w:hanging="360"/>
      </w:pPr>
    </w:lvl>
    <w:lvl w:ilvl="7" w:tplc="38090019" w:tentative="1">
      <w:start w:val="1"/>
      <w:numFmt w:val="lowerLetter"/>
      <w:lvlText w:val="%8."/>
      <w:lvlJc w:val="left"/>
      <w:pPr>
        <w:ind w:left="7668" w:hanging="360"/>
      </w:pPr>
    </w:lvl>
    <w:lvl w:ilvl="8" w:tplc="38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21" w15:restartNumberingAfterBreak="0">
    <w:nsid w:val="54AC0F0F"/>
    <w:multiLevelType w:val="hybridMultilevel"/>
    <w:tmpl w:val="B8122A68"/>
    <w:lvl w:ilvl="0" w:tplc="38090011">
      <w:start w:val="1"/>
      <w:numFmt w:val="decimal"/>
      <w:lvlText w:val="%1)"/>
      <w:lvlJc w:val="left"/>
      <w:pPr>
        <w:ind w:left="2989" w:hanging="360"/>
      </w:pPr>
    </w:lvl>
    <w:lvl w:ilvl="1" w:tplc="38090019" w:tentative="1">
      <w:start w:val="1"/>
      <w:numFmt w:val="lowerLetter"/>
      <w:lvlText w:val="%2."/>
      <w:lvlJc w:val="left"/>
      <w:pPr>
        <w:ind w:left="3709" w:hanging="360"/>
      </w:pPr>
    </w:lvl>
    <w:lvl w:ilvl="2" w:tplc="3809001B" w:tentative="1">
      <w:start w:val="1"/>
      <w:numFmt w:val="lowerRoman"/>
      <w:lvlText w:val="%3."/>
      <w:lvlJc w:val="right"/>
      <w:pPr>
        <w:ind w:left="4429" w:hanging="180"/>
      </w:pPr>
    </w:lvl>
    <w:lvl w:ilvl="3" w:tplc="3809000F" w:tentative="1">
      <w:start w:val="1"/>
      <w:numFmt w:val="decimal"/>
      <w:lvlText w:val="%4."/>
      <w:lvlJc w:val="left"/>
      <w:pPr>
        <w:ind w:left="5149" w:hanging="360"/>
      </w:pPr>
    </w:lvl>
    <w:lvl w:ilvl="4" w:tplc="38090019" w:tentative="1">
      <w:start w:val="1"/>
      <w:numFmt w:val="lowerLetter"/>
      <w:lvlText w:val="%5."/>
      <w:lvlJc w:val="left"/>
      <w:pPr>
        <w:ind w:left="5869" w:hanging="360"/>
      </w:pPr>
    </w:lvl>
    <w:lvl w:ilvl="5" w:tplc="3809001B" w:tentative="1">
      <w:start w:val="1"/>
      <w:numFmt w:val="lowerRoman"/>
      <w:lvlText w:val="%6."/>
      <w:lvlJc w:val="right"/>
      <w:pPr>
        <w:ind w:left="6589" w:hanging="180"/>
      </w:pPr>
    </w:lvl>
    <w:lvl w:ilvl="6" w:tplc="3809000F" w:tentative="1">
      <w:start w:val="1"/>
      <w:numFmt w:val="decimal"/>
      <w:lvlText w:val="%7."/>
      <w:lvlJc w:val="left"/>
      <w:pPr>
        <w:ind w:left="7309" w:hanging="360"/>
      </w:pPr>
    </w:lvl>
    <w:lvl w:ilvl="7" w:tplc="38090019" w:tentative="1">
      <w:start w:val="1"/>
      <w:numFmt w:val="lowerLetter"/>
      <w:lvlText w:val="%8."/>
      <w:lvlJc w:val="left"/>
      <w:pPr>
        <w:ind w:left="8029" w:hanging="360"/>
      </w:pPr>
    </w:lvl>
    <w:lvl w:ilvl="8" w:tplc="3809001B" w:tentative="1">
      <w:start w:val="1"/>
      <w:numFmt w:val="lowerRoman"/>
      <w:lvlText w:val="%9."/>
      <w:lvlJc w:val="right"/>
      <w:pPr>
        <w:ind w:left="8749" w:hanging="180"/>
      </w:pPr>
    </w:lvl>
  </w:abstractNum>
  <w:abstractNum w:abstractNumId="22" w15:restartNumberingAfterBreak="0">
    <w:nsid w:val="578B35B9"/>
    <w:multiLevelType w:val="hybridMultilevel"/>
    <w:tmpl w:val="32343D9A"/>
    <w:lvl w:ilvl="0" w:tplc="9494943C">
      <w:start w:val="1"/>
      <w:numFmt w:val="lowerLetter"/>
      <w:lvlText w:val="%1."/>
      <w:lvlJc w:val="left"/>
      <w:pPr>
        <w:ind w:left="180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 w15:restartNumberingAfterBreak="0">
    <w:nsid w:val="5CDB0646"/>
    <w:multiLevelType w:val="hybridMultilevel"/>
    <w:tmpl w:val="41DC1E22"/>
    <w:lvl w:ilvl="0" w:tplc="FFFFFFFF">
      <w:start w:val="1"/>
      <w:numFmt w:val="decimal"/>
      <w:lvlText w:val="%1."/>
      <w:lvlJc w:val="left"/>
      <w:pPr>
        <w:ind w:left="2007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727" w:hanging="360"/>
      </w:pPr>
    </w:lvl>
    <w:lvl w:ilvl="2" w:tplc="FFFFFFFF" w:tentative="1">
      <w:start w:val="1"/>
      <w:numFmt w:val="lowerRoman"/>
      <w:lvlText w:val="%3."/>
      <w:lvlJc w:val="right"/>
      <w:pPr>
        <w:ind w:left="3447" w:hanging="180"/>
      </w:pPr>
    </w:lvl>
    <w:lvl w:ilvl="3" w:tplc="FFFFFFFF" w:tentative="1">
      <w:start w:val="1"/>
      <w:numFmt w:val="decimal"/>
      <w:lvlText w:val="%4."/>
      <w:lvlJc w:val="left"/>
      <w:pPr>
        <w:ind w:left="4167" w:hanging="360"/>
      </w:pPr>
    </w:lvl>
    <w:lvl w:ilvl="4" w:tplc="FFFFFFFF" w:tentative="1">
      <w:start w:val="1"/>
      <w:numFmt w:val="lowerLetter"/>
      <w:lvlText w:val="%5."/>
      <w:lvlJc w:val="left"/>
      <w:pPr>
        <w:ind w:left="4887" w:hanging="360"/>
      </w:pPr>
    </w:lvl>
    <w:lvl w:ilvl="5" w:tplc="FFFFFFFF" w:tentative="1">
      <w:start w:val="1"/>
      <w:numFmt w:val="lowerRoman"/>
      <w:lvlText w:val="%6."/>
      <w:lvlJc w:val="right"/>
      <w:pPr>
        <w:ind w:left="5607" w:hanging="180"/>
      </w:pPr>
    </w:lvl>
    <w:lvl w:ilvl="6" w:tplc="FFFFFFFF" w:tentative="1">
      <w:start w:val="1"/>
      <w:numFmt w:val="decimal"/>
      <w:lvlText w:val="%7."/>
      <w:lvlJc w:val="left"/>
      <w:pPr>
        <w:ind w:left="6327" w:hanging="360"/>
      </w:pPr>
    </w:lvl>
    <w:lvl w:ilvl="7" w:tplc="FFFFFFFF" w:tentative="1">
      <w:start w:val="1"/>
      <w:numFmt w:val="lowerLetter"/>
      <w:lvlText w:val="%8."/>
      <w:lvlJc w:val="left"/>
      <w:pPr>
        <w:ind w:left="7047" w:hanging="360"/>
      </w:pPr>
    </w:lvl>
    <w:lvl w:ilvl="8" w:tplc="FFFFFFFF" w:tentative="1">
      <w:start w:val="1"/>
      <w:numFmt w:val="lowerRoman"/>
      <w:lvlText w:val="%9."/>
      <w:lvlJc w:val="right"/>
      <w:pPr>
        <w:ind w:left="7767" w:hanging="180"/>
      </w:pPr>
    </w:lvl>
  </w:abstractNum>
  <w:abstractNum w:abstractNumId="24" w15:restartNumberingAfterBreak="0">
    <w:nsid w:val="5F0B7498"/>
    <w:multiLevelType w:val="hybridMultilevel"/>
    <w:tmpl w:val="08CCF2B0"/>
    <w:lvl w:ilvl="0" w:tplc="F12E1FB0">
      <w:start w:val="1"/>
      <w:numFmt w:val="decimal"/>
      <w:lvlText w:val="%1)"/>
      <w:lvlJc w:val="left"/>
      <w:pPr>
        <w:ind w:left="285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578" w:hanging="360"/>
      </w:pPr>
    </w:lvl>
    <w:lvl w:ilvl="2" w:tplc="3809001B" w:tentative="1">
      <w:start w:val="1"/>
      <w:numFmt w:val="lowerRoman"/>
      <w:lvlText w:val="%3."/>
      <w:lvlJc w:val="right"/>
      <w:pPr>
        <w:ind w:left="4298" w:hanging="180"/>
      </w:pPr>
    </w:lvl>
    <w:lvl w:ilvl="3" w:tplc="3809000F" w:tentative="1">
      <w:start w:val="1"/>
      <w:numFmt w:val="decimal"/>
      <w:lvlText w:val="%4."/>
      <w:lvlJc w:val="left"/>
      <w:pPr>
        <w:ind w:left="5018" w:hanging="360"/>
      </w:pPr>
    </w:lvl>
    <w:lvl w:ilvl="4" w:tplc="38090019" w:tentative="1">
      <w:start w:val="1"/>
      <w:numFmt w:val="lowerLetter"/>
      <w:lvlText w:val="%5."/>
      <w:lvlJc w:val="left"/>
      <w:pPr>
        <w:ind w:left="5738" w:hanging="360"/>
      </w:pPr>
    </w:lvl>
    <w:lvl w:ilvl="5" w:tplc="3809001B" w:tentative="1">
      <w:start w:val="1"/>
      <w:numFmt w:val="lowerRoman"/>
      <w:lvlText w:val="%6."/>
      <w:lvlJc w:val="right"/>
      <w:pPr>
        <w:ind w:left="6458" w:hanging="180"/>
      </w:pPr>
    </w:lvl>
    <w:lvl w:ilvl="6" w:tplc="3809000F" w:tentative="1">
      <w:start w:val="1"/>
      <w:numFmt w:val="decimal"/>
      <w:lvlText w:val="%7."/>
      <w:lvlJc w:val="left"/>
      <w:pPr>
        <w:ind w:left="7178" w:hanging="360"/>
      </w:pPr>
    </w:lvl>
    <w:lvl w:ilvl="7" w:tplc="38090019" w:tentative="1">
      <w:start w:val="1"/>
      <w:numFmt w:val="lowerLetter"/>
      <w:lvlText w:val="%8."/>
      <w:lvlJc w:val="left"/>
      <w:pPr>
        <w:ind w:left="7898" w:hanging="360"/>
      </w:pPr>
    </w:lvl>
    <w:lvl w:ilvl="8" w:tplc="3809001B" w:tentative="1">
      <w:start w:val="1"/>
      <w:numFmt w:val="lowerRoman"/>
      <w:lvlText w:val="%9."/>
      <w:lvlJc w:val="right"/>
      <w:pPr>
        <w:ind w:left="8618" w:hanging="180"/>
      </w:pPr>
    </w:lvl>
  </w:abstractNum>
  <w:abstractNum w:abstractNumId="25" w15:restartNumberingAfterBreak="0">
    <w:nsid w:val="64392DF2"/>
    <w:multiLevelType w:val="hybridMultilevel"/>
    <w:tmpl w:val="5274999C"/>
    <w:lvl w:ilvl="0" w:tplc="3BFE0AD8">
      <w:start w:val="1"/>
      <w:numFmt w:val="decimal"/>
      <w:lvlText w:val="%1)"/>
      <w:lvlJc w:val="left"/>
      <w:pPr>
        <w:ind w:left="24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94" w:hanging="360"/>
      </w:pPr>
    </w:lvl>
    <w:lvl w:ilvl="2" w:tplc="3809001B" w:tentative="1">
      <w:start w:val="1"/>
      <w:numFmt w:val="lowerRoman"/>
      <w:lvlText w:val="%3."/>
      <w:lvlJc w:val="right"/>
      <w:pPr>
        <w:ind w:left="3926" w:hanging="180"/>
      </w:pPr>
    </w:lvl>
    <w:lvl w:ilvl="3" w:tplc="3809000F" w:tentative="1">
      <w:start w:val="1"/>
      <w:numFmt w:val="decimal"/>
      <w:lvlText w:val="%4."/>
      <w:lvlJc w:val="left"/>
      <w:pPr>
        <w:ind w:left="4646" w:hanging="360"/>
      </w:pPr>
    </w:lvl>
    <w:lvl w:ilvl="4" w:tplc="38090019" w:tentative="1">
      <w:start w:val="1"/>
      <w:numFmt w:val="lowerLetter"/>
      <w:lvlText w:val="%5."/>
      <w:lvlJc w:val="left"/>
      <w:pPr>
        <w:ind w:left="5366" w:hanging="360"/>
      </w:pPr>
    </w:lvl>
    <w:lvl w:ilvl="5" w:tplc="3809001B" w:tentative="1">
      <w:start w:val="1"/>
      <w:numFmt w:val="lowerRoman"/>
      <w:lvlText w:val="%6."/>
      <w:lvlJc w:val="right"/>
      <w:pPr>
        <w:ind w:left="6086" w:hanging="180"/>
      </w:pPr>
    </w:lvl>
    <w:lvl w:ilvl="6" w:tplc="3809000F" w:tentative="1">
      <w:start w:val="1"/>
      <w:numFmt w:val="decimal"/>
      <w:lvlText w:val="%7."/>
      <w:lvlJc w:val="left"/>
      <w:pPr>
        <w:ind w:left="6806" w:hanging="360"/>
      </w:pPr>
    </w:lvl>
    <w:lvl w:ilvl="7" w:tplc="38090019" w:tentative="1">
      <w:start w:val="1"/>
      <w:numFmt w:val="lowerLetter"/>
      <w:lvlText w:val="%8."/>
      <w:lvlJc w:val="left"/>
      <w:pPr>
        <w:ind w:left="7526" w:hanging="360"/>
      </w:pPr>
    </w:lvl>
    <w:lvl w:ilvl="8" w:tplc="3809001B" w:tentative="1">
      <w:start w:val="1"/>
      <w:numFmt w:val="lowerRoman"/>
      <w:lvlText w:val="%9."/>
      <w:lvlJc w:val="right"/>
      <w:pPr>
        <w:ind w:left="8246" w:hanging="180"/>
      </w:pPr>
    </w:lvl>
  </w:abstractNum>
  <w:abstractNum w:abstractNumId="26" w15:restartNumberingAfterBreak="0">
    <w:nsid w:val="646414BA"/>
    <w:multiLevelType w:val="hybridMultilevel"/>
    <w:tmpl w:val="171E57CC"/>
    <w:lvl w:ilvl="0" w:tplc="036EFA3A">
      <w:start w:val="1"/>
      <w:numFmt w:val="lowerLetter"/>
      <w:lvlText w:val="%1."/>
      <w:lvlJc w:val="left"/>
      <w:pPr>
        <w:ind w:left="191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639" w:hanging="360"/>
      </w:pPr>
    </w:lvl>
    <w:lvl w:ilvl="2" w:tplc="3809001B" w:tentative="1">
      <w:start w:val="1"/>
      <w:numFmt w:val="lowerRoman"/>
      <w:lvlText w:val="%3."/>
      <w:lvlJc w:val="right"/>
      <w:pPr>
        <w:ind w:left="3359" w:hanging="180"/>
      </w:pPr>
    </w:lvl>
    <w:lvl w:ilvl="3" w:tplc="3809000F" w:tentative="1">
      <w:start w:val="1"/>
      <w:numFmt w:val="decimal"/>
      <w:lvlText w:val="%4."/>
      <w:lvlJc w:val="left"/>
      <w:pPr>
        <w:ind w:left="4079" w:hanging="360"/>
      </w:pPr>
    </w:lvl>
    <w:lvl w:ilvl="4" w:tplc="38090019" w:tentative="1">
      <w:start w:val="1"/>
      <w:numFmt w:val="lowerLetter"/>
      <w:lvlText w:val="%5."/>
      <w:lvlJc w:val="left"/>
      <w:pPr>
        <w:ind w:left="4799" w:hanging="360"/>
      </w:pPr>
    </w:lvl>
    <w:lvl w:ilvl="5" w:tplc="3809001B" w:tentative="1">
      <w:start w:val="1"/>
      <w:numFmt w:val="lowerRoman"/>
      <w:lvlText w:val="%6."/>
      <w:lvlJc w:val="right"/>
      <w:pPr>
        <w:ind w:left="5519" w:hanging="180"/>
      </w:pPr>
    </w:lvl>
    <w:lvl w:ilvl="6" w:tplc="3809000F" w:tentative="1">
      <w:start w:val="1"/>
      <w:numFmt w:val="decimal"/>
      <w:lvlText w:val="%7."/>
      <w:lvlJc w:val="left"/>
      <w:pPr>
        <w:ind w:left="6239" w:hanging="360"/>
      </w:pPr>
    </w:lvl>
    <w:lvl w:ilvl="7" w:tplc="38090019" w:tentative="1">
      <w:start w:val="1"/>
      <w:numFmt w:val="lowerLetter"/>
      <w:lvlText w:val="%8."/>
      <w:lvlJc w:val="left"/>
      <w:pPr>
        <w:ind w:left="6959" w:hanging="360"/>
      </w:pPr>
    </w:lvl>
    <w:lvl w:ilvl="8" w:tplc="3809001B" w:tentative="1">
      <w:start w:val="1"/>
      <w:numFmt w:val="lowerRoman"/>
      <w:lvlText w:val="%9."/>
      <w:lvlJc w:val="right"/>
      <w:pPr>
        <w:ind w:left="7679" w:hanging="180"/>
      </w:pPr>
    </w:lvl>
  </w:abstractNum>
  <w:abstractNum w:abstractNumId="27" w15:restartNumberingAfterBreak="0">
    <w:nsid w:val="68A55441"/>
    <w:multiLevelType w:val="hybridMultilevel"/>
    <w:tmpl w:val="C926302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C484222"/>
    <w:multiLevelType w:val="hybridMultilevel"/>
    <w:tmpl w:val="AE4082C6"/>
    <w:lvl w:ilvl="0" w:tplc="38090011">
      <w:start w:val="1"/>
      <w:numFmt w:val="decimal"/>
      <w:lvlText w:val="%1)"/>
      <w:lvlJc w:val="left"/>
      <w:pPr>
        <w:ind w:left="3240" w:hanging="360"/>
      </w:pPr>
    </w:lvl>
    <w:lvl w:ilvl="1" w:tplc="38090019" w:tentative="1">
      <w:start w:val="1"/>
      <w:numFmt w:val="lowerLetter"/>
      <w:lvlText w:val="%2."/>
      <w:lvlJc w:val="left"/>
      <w:pPr>
        <w:ind w:left="3960" w:hanging="360"/>
      </w:pPr>
    </w:lvl>
    <w:lvl w:ilvl="2" w:tplc="3809001B" w:tentative="1">
      <w:start w:val="1"/>
      <w:numFmt w:val="lowerRoman"/>
      <w:lvlText w:val="%3."/>
      <w:lvlJc w:val="right"/>
      <w:pPr>
        <w:ind w:left="4680" w:hanging="180"/>
      </w:pPr>
    </w:lvl>
    <w:lvl w:ilvl="3" w:tplc="3809000F" w:tentative="1">
      <w:start w:val="1"/>
      <w:numFmt w:val="decimal"/>
      <w:lvlText w:val="%4."/>
      <w:lvlJc w:val="left"/>
      <w:pPr>
        <w:ind w:left="5400" w:hanging="360"/>
      </w:pPr>
    </w:lvl>
    <w:lvl w:ilvl="4" w:tplc="38090019" w:tentative="1">
      <w:start w:val="1"/>
      <w:numFmt w:val="lowerLetter"/>
      <w:lvlText w:val="%5."/>
      <w:lvlJc w:val="left"/>
      <w:pPr>
        <w:ind w:left="6120" w:hanging="360"/>
      </w:pPr>
    </w:lvl>
    <w:lvl w:ilvl="5" w:tplc="3809001B" w:tentative="1">
      <w:start w:val="1"/>
      <w:numFmt w:val="lowerRoman"/>
      <w:lvlText w:val="%6."/>
      <w:lvlJc w:val="right"/>
      <w:pPr>
        <w:ind w:left="6840" w:hanging="180"/>
      </w:pPr>
    </w:lvl>
    <w:lvl w:ilvl="6" w:tplc="3809000F" w:tentative="1">
      <w:start w:val="1"/>
      <w:numFmt w:val="decimal"/>
      <w:lvlText w:val="%7."/>
      <w:lvlJc w:val="left"/>
      <w:pPr>
        <w:ind w:left="7560" w:hanging="360"/>
      </w:pPr>
    </w:lvl>
    <w:lvl w:ilvl="7" w:tplc="38090019" w:tentative="1">
      <w:start w:val="1"/>
      <w:numFmt w:val="lowerLetter"/>
      <w:lvlText w:val="%8."/>
      <w:lvlJc w:val="left"/>
      <w:pPr>
        <w:ind w:left="8280" w:hanging="360"/>
      </w:pPr>
    </w:lvl>
    <w:lvl w:ilvl="8" w:tplc="38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9" w15:restartNumberingAfterBreak="0">
    <w:nsid w:val="761835DA"/>
    <w:multiLevelType w:val="hybridMultilevel"/>
    <w:tmpl w:val="26A60F60"/>
    <w:lvl w:ilvl="0" w:tplc="F148F8D8">
      <w:start w:val="1"/>
      <w:numFmt w:val="decimal"/>
      <w:lvlText w:val="%1."/>
      <w:lvlJc w:val="left"/>
      <w:pPr>
        <w:ind w:left="163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7" w:hanging="360"/>
      </w:pPr>
    </w:lvl>
    <w:lvl w:ilvl="2" w:tplc="3809001B" w:tentative="1">
      <w:start w:val="1"/>
      <w:numFmt w:val="lowerRoman"/>
      <w:lvlText w:val="%3."/>
      <w:lvlJc w:val="right"/>
      <w:pPr>
        <w:ind w:left="3077" w:hanging="180"/>
      </w:pPr>
    </w:lvl>
    <w:lvl w:ilvl="3" w:tplc="3809000F" w:tentative="1">
      <w:start w:val="1"/>
      <w:numFmt w:val="decimal"/>
      <w:lvlText w:val="%4."/>
      <w:lvlJc w:val="left"/>
      <w:pPr>
        <w:ind w:left="3797" w:hanging="360"/>
      </w:pPr>
    </w:lvl>
    <w:lvl w:ilvl="4" w:tplc="38090019" w:tentative="1">
      <w:start w:val="1"/>
      <w:numFmt w:val="lowerLetter"/>
      <w:lvlText w:val="%5."/>
      <w:lvlJc w:val="left"/>
      <w:pPr>
        <w:ind w:left="4517" w:hanging="360"/>
      </w:pPr>
    </w:lvl>
    <w:lvl w:ilvl="5" w:tplc="3809001B" w:tentative="1">
      <w:start w:val="1"/>
      <w:numFmt w:val="lowerRoman"/>
      <w:lvlText w:val="%6."/>
      <w:lvlJc w:val="right"/>
      <w:pPr>
        <w:ind w:left="5237" w:hanging="180"/>
      </w:pPr>
    </w:lvl>
    <w:lvl w:ilvl="6" w:tplc="3809000F" w:tentative="1">
      <w:start w:val="1"/>
      <w:numFmt w:val="decimal"/>
      <w:lvlText w:val="%7."/>
      <w:lvlJc w:val="left"/>
      <w:pPr>
        <w:ind w:left="5957" w:hanging="360"/>
      </w:pPr>
    </w:lvl>
    <w:lvl w:ilvl="7" w:tplc="38090019" w:tentative="1">
      <w:start w:val="1"/>
      <w:numFmt w:val="lowerLetter"/>
      <w:lvlText w:val="%8."/>
      <w:lvlJc w:val="left"/>
      <w:pPr>
        <w:ind w:left="6677" w:hanging="360"/>
      </w:pPr>
    </w:lvl>
    <w:lvl w:ilvl="8" w:tplc="3809001B" w:tentative="1">
      <w:start w:val="1"/>
      <w:numFmt w:val="lowerRoman"/>
      <w:lvlText w:val="%9."/>
      <w:lvlJc w:val="right"/>
      <w:pPr>
        <w:ind w:left="7397" w:hanging="180"/>
      </w:pPr>
    </w:lvl>
  </w:abstractNum>
  <w:abstractNum w:abstractNumId="30" w15:restartNumberingAfterBreak="0">
    <w:nsid w:val="771A6710"/>
    <w:multiLevelType w:val="hybridMultilevel"/>
    <w:tmpl w:val="9B5A442E"/>
    <w:lvl w:ilvl="0" w:tplc="54F46E9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E321C84"/>
    <w:multiLevelType w:val="hybridMultilevel"/>
    <w:tmpl w:val="115A0B1C"/>
    <w:lvl w:ilvl="0" w:tplc="B66E4622">
      <w:start w:val="1"/>
      <w:numFmt w:val="lowerLetter"/>
      <w:lvlText w:val="%1."/>
      <w:lvlJc w:val="left"/>
      <w:pPr>
        <w:ind w:left="1494" w:hanging="360"/>
      </w:pPr>
      <w:rPr>
        <w:i w:val="0"/>
        <w:iCs w:val="0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num w:numId="1" w16cid:durableId="1091898354">
    <w:abstractNumId w:val="4"/>
  </w:num>
  <w:num w:numId="2" w16cid:durableId="1923101496">
    <w:abstractNumId w:val="22"/>
  </w:num>
  <w:num w:numId="3" w16cid:durableId="718018772">
    <w:abstractNumId w:val="30"/>
  </w:num>
  <w:num w:numId="4" w16cid:durableId="911160317">
    <w:abstractNumId w:val="6"/>
  </w:num>
  <w:num w:numId="5" w16cid:durableId="1149517654">
    <w:abstractNumId w:val="31"/>
  </w:num>
  <w:num w:numId="6" w16cid:durableId="1620333954">
    <w:abstractNumId w:val="7"/>
  </w:num>
  <w:num w:numId="7" w16cid:durableId="1698658549">
    <w:abstractNumId w:val="13"/>
  </w:num>
  <w:num w:numId="8" w16cid:durableId="876039344">
    <w:abstractNumId w:val="16"/>
  </w:num>
  <w:num w:numId="9" w16cid:durableId="728571209">
    <w:abstractNumId w:val="25"/>
  </w:num>
  <w:num w:numId="10" w16cid:durableId="543560292">
    <w:abstractNumId w:val="8"/>
  </w:num>
  <w:num w:numId="11" w16cid:durableId="253250084">
    <w:abstractNumId w:val="20"/>
  </w:num>
  <w:num w:numId="12" w16cid:durableId="1126851732">
    <w:abstractNumId w:val="2"/>
  </w:num>
  <w:num w:numId="13" w16cid:durableId="2136411553">
    <w:abstractNumId w:val="26"/>
  </w:num>
  <w:num w:numId="14" w16cid:durableId="1010837067">
    <w:abstractNumId w:val="11"/>
  </w:num>
  <w:num w:numId="15" w16cid:durableId="141044247">
    <w:abstractNumId w:val="24"/>
  </w:num>
  <w:num w:numId="16" w16cid:durableId="789399078">
    <w:abstractNumId w:val="19"/>
  </w:num>
  <w:num w:numId="17" w16cid:durableId="1280335732">
    <w:abstractNumId w:val="9"/>
  </w:num>
  <w:num w:numId="18" w16cid:durableId="1941058843">
    <w:abstractNumId w:val="15"/>
  </w:num>
  <w:num w:numId="19" w16cid:durableId="1417748303">
    <w:abstractNumId w:val="0"/>
  </w:num>
  <w:num w:numId="20" w16cid:durableId="252787180">
    <w:abstractNumId w:val="18"/>
  </w:num>
  <w:num w:numId="21" w16cid:durableId="762991904">
    <w:abstractNumId w:val="29"/>
  </w:num>
  <w:num w:numId="22" w16cid:durableId="496532920">
    <w:abstractNumId w:val="21"/>
  </w:num>
  <w:num w:numId="23" w16cid:durableId="1620183834">
    <w:abstractNumId w:val="1"/>
  </w:num>
  <w:num w:numId="24" w16cid:durableId="813572446">
    <w:abstractNumId w:val="10"/>
  </w:num>
  <w:num w:numId="25" w16cid:durableId="683215272">
    <w:abstractNumId w:val="14"/>
  </w:num>
  <w:num w:numId="26" w16cid:durableId="777483045">
    <w:abstractNumId w:val="27"/>
  </w:num>
  <w:num w:numId="27" w16cid:durableId="1739522303">
    <w:abstractNumId w:val="3"/>
  </w:num>
  <w:num w:numId="28" w16cid:durableId="1917857683">
    <w:abstractNumId w:val="5"/>
  </w:num>
  <w:num w:numId="29" w16cid:durableId="1808350332">
    <w:abstractNumId w:val="12"/>
  </w:num>
  <w:num w:numId="30" w16cid:durableId="259916535">
    <w:abstractNumId w:val="28"/>
  </w:num>
  <w:num w:numId="31" w16cid:durableId="1232813424">
    <w:abstractNumId w:val="23"/>
  </w:num>
  <w:num w:numId="32" w16cid:durableId="1675449513">
    <w:abstractNumId w:val="17"/>
  </w:num>
  <w:numIdMacAtCleanup w:val="2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2BE4"/>
    <w:rsid w:val="00001449"/>
    <w:rsid w:val="00001F48"/>
    <w:rsid w:val="000028F9"/>
    <w:rsid w:val="00006C7B"/>
    <w:rsid w:val="00024531"/>
    <w:rsid w:val="00027FAE"/>
    <w:rsid w:val="0003041D"/>
    <w:rsid w:val="00043999"/>
    <w:rsid w:val="0004672A"/>
    <w:rsid w:val="00047032"/>
    <w:rsid w:val="00050890"/>
    <w:rsid w:val="00055210"/>
    <w:rsid w:val="0006600A"/>
    <w:rsid w:val="00066449"/>
    <w:rsid w:val="00071C8C"/>
    <w:rsid w:val="00073B21"/>
    <w:rsid w:val="00074746"/>
    <w:rsid w:val="00075716"/>
    <w:rsid w:val="000759AC"/>
    <w:rsid w:val="00080D81"/>
    <w:rsid w:val="00093ECD"/>
    <w:rsid w:val="00094BF2"/>
    <w:rsid w:val="000A2A9C"/>
    <w:rsid w:val="000A4AA1"/>
    <w:rsid w:val="000B1D92"/>
    <w:rsid w:val="000B6727"/>
    <w:rsid w:val="000B68CA"/>
    <w:rsid w:val="000B6B36"/>
    <w:rsid w:val="000C47E6"/>
    <w:rsid w:val="000C6D43"/>
    <w:rsid w:val="000D40BC"/>
    <w:rsid w:val="000F2B9B"/>
    <w:rsid w:val="00115712"/>
    <w:rsid w:val="00116057"/>
    <w:rsid w:val="001250D9"/>
    <w:rsid w:val="00127A81"/>
    <w:rsid w:val="00130B42"/>
    <w:rsid w:val="00133D61"/>
    <w:rsid w:val="00147117"/>
    <w:rsid w:val="00150ED3"/>
    <w:rsid w:val="00153721"/>
    <w:rsid w:val="00155A3A"/>
    <w:rsid w:val="00156986"/>
    <w:rsid w:val="00160CED"/>
    <w:rsid w:val="00172BBD"/>
    <w:rsid w:val="001733A3"/>
    <w:rsid w:val="001A3AFB"/>
    <w:rsid w:val="001A5BEF"/>
    <w:rsid w:val="001B6779"/>
    <w:rsid w:val="001C00BA"/>
    <w:rsid w:val="001C38AE"/>
    <w:rsid w:val="001C404A"/>
    <w:rsid w:val="001D1F7F"/>
    <w:rsid w:val="001E09C3"/>
    <w:rsid w:val="001F5D04"/>
    <w:rsid w:val="00210CCE"/>
    <w:rsid w:val="00213AEC"/>
    <w:rsid w:val="0021699C"/>
    <w:rsid w:val="00222883"/>
    <w:rsid w:val="002253CF"/>
    <w:rsid w:val="00227E97"/>
    <w:rsid w:val="00227F2A"/>
    <w:rsid w:val="00233A0A"/>
    <w:rsid w:val="00236804"/>
    <w:rsid w:val="00240535"/>
    <w:rsid w:val="002408A4"/>
    <w:rsid w:val="002441A8"/>
    <w:rsid w:val="00253A2E"/>
    <w:rsid w:val="0025511D"/>
    <w:rsid w:val="00260370"/>
    <w:rsid w:val="00265CF7"/>
    <w:rsid w:val="00274507"/>
    <w:rsid w:val="00287F5E"/>
    <w:rsid w:val="002A0D0C"/>
    <w:rsid w:val="002A7E2D"/>
    <w:rsid w:val="002B5476"/>
    <w:rsid w:val="002B62BD"/>
    <w:rsid w:val="002B7D6D"/>
    <w:rsid w:val="002C6C7A"/>
    <w:rsid w:val="002D2D8A"/>
    <w:rsid w:val="002D4C9A"/>
    <w:rsid w:val="002D6A1F"/>
    <w:rsid w:val="002E20B9"/>
    <w:rsid w:val="002F2D08"/>
    <w:rsid w:val="002F41AC"/>
    <w:rsid w:val="002F684B"/>
    <w:rsid w:val="0030037B"/>
    <w:rsid w:val="003029F5"/>
    <w:rsid w:val="00312C29"/>
    <w:rsid w:val="00313F08"/>
    <w:rsid w:val="00321770"/>
    <w:rsid w:val="00335312"/>
    <w:rsid w:val="00345509"/>
    <w:rsid w:val="00345D0D"/>
    <w:rsid w:val="00347228"/>
    <w:rsid w:val="003506BC"/>
    <w:rsid w:val="003570FE"/>
    <w:rsid w:val="003852A2"/>
    <w:rsid w:val="00385542"/>
    <w:rsid w:val="00391569"/>
    <w:rsid w:val="00391A5C"/>
    <w:rsid w:val="003A285E"/>
    <w:rsid w:val="003A5D04"/>
    <w:rsid w:val="003A7ABF"/>
    <w:rsid w:val="003B24F0"/>
    <w:rsid w:val="003C2AEC"/>
    <w:rsid w:val="003D0303"/>
    <w:rsid w:val="003D3E4C"/>
    <w:rsid w:val="003D6088"/>
    <w:rsid w:val="003E0372"/>
    <w:rsid w:val="003E483C"/>
    <w:rsid w:val="0040282C"/>
    <w:rsid w:val="00403F2A"/>
    <w:rsid w:val="00404ECF"/>
    <w:rsid w:val="004058E2"/>
    <w:rsid w:val="00406424"/>
    <w:rsid w:val="004109D5"/>
    <w:rsid w:val="0041299B"/>
    <w:rsid w:val="00427535"/>
    <w:rsid w:val="004401CA"/>
    <w:rsid w:val="004417D5"/>
    <w:rsid w:val="00441CDA"/>
    <w:rsid w:val="00445189"/>
    <w:rsid w:val="00445F89"/>
    <w:rsid w:val="00446770"/>
    <w:rsid w:val="00446C6A"/>
    <w:rsid w:val="0045287D"/>
    <w:rsid w:val="00463A21"/>
    <w:rsid w:val="00464958"/>
    <w:rsid w:val="004661F6"/>
    <w:rsid w:val="00471EF0"/>
    <w:rsid w:val="004751F8"/>
    <w:rsid w:val="0047538C"/>
    <w:rsid w:val="00494DE5"/>
    <w:rsid w:val="004A09D3"/>
    <w:rsid w:val="004A0EEA"/>
    <w:rsid w:val="004A18C7"/>
    <w:rsid w:val="004B2700"/>
    <w:rsid w:val="004B2A03"/>
    <w:rsid w:val="004B4619"/>
    <w:rsid w:val="004C0D71"/>
    <w:rsid w:val="004C4019"/>
    <w:rsid w:val="004C4726"/>
    <w:rsid w:val="004C56C6"/>
    <w:rsid w:val="004C612D"/>
    <w:rsid w:val="004D1300"/>
    <w:rsid w:val="004D32C9"/>
    <w:rsid w:val="004E34CC"/>
    <w:rsid w:val="004F0178"/>
    <w:rsid w:val="004F017B"/>
    <w:rsid w:val="004F6D30"/>
    <w:rsid w:val="00511D4F"/>
    <w:rsid w:val="0051557D"/>
    <w:rsid w:val="005175FE"/>
    <w:rsid w:val="00521D67"/>
    <w:rsid w:val="00524920"/>
    <w:rsid w:val="00530919"/>
    <w:rsid w:val="00532547"/>
    <w:rsid w:val="00532B3A"/>
    <w:rsid w:val="00535312"/>
    <w:rsid w:val="005418BE"/>
    <w:rsid w:val="00550676"/>
    <w:rsid w:val="00551044"/>
    <w:rsid w:val="00557EB9"/>
    <w:rsid w:val="005635A9"/>
    <w:rsid w:val="00565197"/>
    <w:rsid w:val="00565766"/>
    <w:rsid w:val="0056716D"/>
    <w:rsid w:val="00574645"/>
    <w:rsid w:val="0058251A"/>
    <w:rsid w:val="00586292"/>
    <w:rsid w:val="00587D9A"/>
    <w:rsid w:val="00593C29"/>
    <w:rsid w:val="00593F79"/>
    <w:rsid w:val="005951C9"/>
    <w:rsid w:val="005967E2"/>
    <w:rsid w:val="005A6C92"/>
    <w:rsid w:val="005B15C4"/>
    <w:rsid w:val="005B5FEC"/>
    <w:rsid w:val="005C7911"/>
    <w:rsid w:val="005D09E5"/>
    <w:rsid w:val="005E30B5"/>
    <w:rsid w:val="005E521F"/>
    <w:rsid w:val="005F5614"/>
    <w:rsid w:val="006010EE"/>
    <w:rsid w:val="00610F52"/>
    <w:rsid w:val="006148AC"/>
    <w:rsid w:val="00614E52"/>
    <w:rsid w:val="006240CF"/>
    <w:rsid w:val="00626A98"/>
    <w:rsid w:val="00631D28"/>
    <w:rsid w:val="006409B9"/>
    <w:rsid w:val="006566F7"/>
    <w:rsid w:val="0066437D"/>
    <w:rsid w:val="006824E4"/>
    <w:rsid w:val="00683750"/>
    <w:rsid w:val="006906DD"/>
    <w:rsid w:val="0069458D"/>
    <w:rsid w:val="006959AE"/>
    <w:rsid w:val="006A037B"/>
    <w:rsid w:val="006A2899"/>
    <w:rsid w:val="006A62D9"/>
    <w:rsid w:val="006A7B7A"/>
    <w:rsid w:val="006B2CA6"/>
    <w:rsid w:val="006B6B6D"/>
    <w:rsid w:val="006B7EF1"/>
    <w:rsid w:val="006C0783"/>
    <w:rsid w:val="006C434E"/>
    <w:rsid w:val="006C58FE"/>
    <w:rsid w:val="006D3311"/>
    <w:rsid w:val="006D4A4A"/>
    <w:rsid w:val="006E2F31"/>
    <w:rsid w:val="006E72B4"/>
    <w:rsid w:val="006F1FB1"/>
    <w:rsid w:val="006F2F2C"/>
    <w:rsid w:val="007008CD"/>
    <w:rsid w:val="00700F91"/>
    <w:rsid w:val="0070173C"/>
    <w:rsid w:val="00704092"/>
    <w:rsid w:val="007056D5"/>
    <w:rsid w:val="007168C8"/>
    <w:rsid w:val="0072173E"/>
    <w:rsid w:val="007226F9"/>
    <w:rsid w:val="007322DF"/>
    <w:rsid w:val="007339E4"/>
    <w:rsid w:val="0074294E"/>
    <w:rsid w:val="00771980"/>
    <w:rsid w:val="00777D2C"/>
    <w:rsid w:val="00780AFC"/>
    <w:rsid w:val="0078213A"/>
    <w:rsid w:val="00782CAF"/>
    <w:rsid w:val="0079032B"/>
    <w:rsid w:val="00792A71"/>
    <w:rsid w:val="00793F33"/>
    <w:rsid w:val="007A0B2F"/>
    <w:rsid w:val="007B19C0"/>
    <w:rsid w:val="007B50D6"/>
    <w:rsid w:val="007B68A8"/>
    <w:rsid w:val="007C4663"/>
    <w:rsid w:val="007C4B82"/>
    <w:rsid w:val="007C55ED"/>
    <w:rsid w:val="007C64D5"/>
    <w:rsid w:val="007D3FD6"/>
    <w:rsid w:val="007D4C0A"/>
    <w:rsid w:val="007E78B3"/>
    <w:rsid w:val="007F46C6"/>
    <w:rsid w:val="00803AA2"/>
    <w:rsid w:val="008043C3"/>
    <w:rsid w:val="00804748"/>
    <w:rsid w:val="0080644E"/>
    <w:rsid w:val="008177D6"/>
    <w:rsid w:val="008329B3"/>
    <w:rsid w:val="0083467D"/>
    <w:rsid w:val="00835084"/>
    <w:rsid w:val="00835B0D"/>
    <w:rsid w:val="00840E69"/>
    <w:rsid w:val="008431BE"/>
    <w:rsid w:val="0085066D"/>
    <w:rsid w:val="00862497"/>
    <w:rsid w:val="008641CF"/>
    <w:rsid w:val="008671AF"/>
    <w:rsid w:val="00871E21"/>
    <w:rsid w:val="00876708"/>
    <w:rsid w:val="008770C9"/>
    <w:rsid w:val="00882401"/>
    <w:rsid w:val="008826E4"/>
    <w:rsid w:val="00884A84"/>
    <w:rsid w:val="0088744E"/>
    <w:rsid w:val="008964C2"/>
    <w:rsid w:val="00897B56"/>
    <w:rsid w:val="008C617F"/>
    <w:rsid w:val="008D11AF"/>
    <w:rsid w:val="008D326C"/>
    <w:rsid w:val="008D6F94"/>
    <w:rsid w:val="008E05E7"/>
    <w:rsid w:val="008E5E50"/>
    <w:rsid w:val="008F0EDD"/>
    <w:rsid w:val="008F7E47"/>
    <w:rsid w:val="009024CD"/>
    <w:rsid w:val="009061F0"/>
    <w:rsid w:val="009063B9"/>
    <w:rsid w:val="00907351"/>
    <w:rsid w:val="009107EF"/>
    <w:rsid w:val="00914AA4"/>
    <w:rsid w:val="0092464B"/>
    <w:rsid w:val="009263AC"/>
    <w:rsid w:val="00927E84"/>
    <w:rsid w:val="009317B8"/>
    <w:rsid w:val="00936B61"/>
    <w:rsid w:val="00937F8E"/>
    <w:rsid w:val="00940069"/>
    <w:rsid w:val="00941E05"/>
    <w:rsid w:val="00951723"/>
    <w:rsid w:val="00954000"/>
    <w:rsid w:val="00954AF1"/>
    <w:rsid w:val="00956593"/>
    <w:rsid w:val="00960064"/>
    <w:rsid w:val="0096074F"/>
    <w:rsid w:val="00962536"/>
    <w:rsid w:val="00965652"/>
    <w:rsid w:val="00973F3F"/>
    <w:rsid w:val="009829E2"/>
    <w:rsid w:val="009853C4"/>
    <w:rsid w:val="009870B0"/>
    <w:rsid w:val="0099412D"/>
    <w:rsid w:val="009A7B93"/>
    <w:rsid w:val="009C4B2B"/>
    <w:rsid w:val="009D594C"/>
    <w:rsid w:val="009E2241"/>
    <w:rsid w:val="009F0548"/>
    <w:rsid w:val="009F4984"/>
    <w:rsid w:val="00A02E7E"/>
    <w:rsid w:val="00A06723"/>
    <w:rsid w:val="00A13EEF"/>
    <w:rsid w:val="00A1670E"/>
    <w:rsid w:val="00A272E2"/>
    <w:rsid w:val="00A426E1"/>
    <w:rsid w:val="00A438D7"/>
    <w:rsid w:val="00A44263"/>
    <w:rsid w:val="00A4478A"/>
    <w:rsid w:val="00A51051"/>
    <w:rsid w:val="00A51EBE"/>
    <w:rsid w:val="00A52202"/>
    <w:rsid w:val="00A60264"/>
    <w:rsid w:val="00A6089B"/>
    <w:rsid w:val="00A80A88"/>
    <w:rsid w:val="00A90BC1"/>
    <w:rsid w:val="00A959C1"/>
    <w:rsid w:val="00AA26BE"/>
    <w:rsid w:val="00AA2B31"/>
    <w:rsid w:val="00AA2D4F"/>
    <w:rsid w:val="00AA309E"/>
    <w:rsid w:val="00AB042B"/>
    <w:rsid w:val="00AB428C"/>
    <w:rsid w:val="00AC026C"/>
    <w:rsid w:val="00AC3C41"/>
    <w:rsid w:val="00AC7EFA"/>
    <w:rsid w:val="00AD45D9"/>
    <w:rsid w:val="00AD4891"/>
    <w:rsid w:val="00AE1C0F"/>
    <w:rsid w:val="00AF570C"/>
    <w:rsid w:val="00B0340C"/>
    <w:rsid w:val="00B12411"/>
    <w:rsid w:val="00B2101C"/>
    <w:rsid w:val="00B23613"/>
    <w:rsid w:val="00B24AD9"/>
    <w:rsid w:val="00B33164"/>
    <w:rsid w:val="00B35945"/>
    <w:rsid w:val="00B37F72"/>
    <w:rsid w:val="00B44E41"/>
    <w:rsid w:val="00B50064"/>
    <w:rsid w:val="00B6580B"/>
    <w:rsid w:val="00B760C5"/>
    <w:rsid w:val="00B760F3"/>
    <w:rsid w:val="00B82BE4"/>
    <w:rsid w:val="00B9346B"/>
    <w:rsid w:val="00BA48DF"/>
    <w:rsid w:val="00BA7011"/>
    <w:rsid w:val="00BB0F39"/>
    <w:rsid w:val="00BB4486"/>
    <w:rsid w:val="00BB6514"/>
    <w:rsid w:val="00BB6A29"/>
    <w:rsid w:val="00BC3627"/>
    <w:rsid w:val="00BC4E0E"/>
    <w:rsid w:val="00BC7B4C"/>
    <w:rsid w:val="00BC7FAF"/>
    <w:rsid w:val="00BD0E93"/>
    <w:rsid w:val="00BE00DC"/>
    <w:rsid w:val="00BF22C1"/>
    <w:rsid w:val="00BF38A2"/>
    <w:rsid w:val="00C06FA2"/>
    <w:rsid w:val="00C10ACC"/>
    <w:rsid w:val="00C1279E"/>
    <w:rsid w:val="00C133B7"/>
    <w:rsid w:val="00C24F0B"/>
    <w:rsid w:val="00C31891"/>
    <w:rsid w:val="00C33465"/>
    <w:rsid w:val="00C3381B"/>
    <w:rsid w:val="00C365E7"/>
    <w:rsid w:val="00C414E9"/>
    <w:rsid w:val="00C43F98"/>
    <w:rsid w:val="00C46ED1"/>
    <w:rsid w:val="00C47D4F"/>
    <w:rsid w:val="00C54F56"/>
    <w:rsid w:val="00C55BDD"/>
    <w:rsid w:val="00C62D22"/>
    <w:rsid w:val="00C63F0D"/>
    <w:rsid w:val="00C92217"/>
    <w:rsid w:val="00C929B1"/>
    <w:rsid w:val="00CA340C"/>
    <w:rsid w:val="00CA6120"/>
    <w:rsid w:val="00CB5025"/>
    <w:rsid w:val="00CC3090"/>
    <w:rsid w:val="00CC4659"/>
    <w:rsid w:val="00CD1B4F"/>
    <w:rsid w:val="00CD1DD0"/>
    <w:rsid w:val="00CE2D99"/>
    <w:rsid w:val="00CE4876"/>
    <w:rsid w:val="00CE50BA"/>
    <w:rsid w:val="00CE762E"/>
    <w:rsid w:val="00CF3FE2"/>
    <w:rsid w:val="00CF40A5"/>
    <w:rsid w:val="00D02B49"/>
    <w:rsid w:val="00D0700B"/>
    <w:rsid w:val="00D23EA3"/>
    <w:rsid w:val="00D36B01"/>
    <w:rsid w:val="00D47A7C"/>
    <w:rsid w:val="00D542F0"/>
    <w:rsid w:val="00D649D5"/>
    <w:rsid w:val="00D64F22"/>
    <w:rsid w:val="00D6744A"/>
    <w:rsid w:val="00D810E6"/>
    <w:rsid w:val="00D842E0"/>
    <w:rsid w:val="00D877FF"/>
    <w:rsid w:val="00D922D8"/>
    <w:rsid w:val="00DA3205"/>
    <w:rsid w:val="00DC1FFD"/>
    <w:rsid w:val="00DD0EA4"/>
    <w:rsid w:val="00DD1112"/>
    <w:rsid w:val="00DD1EA0"/>
    <w:rsid w:val="00DD2524"/>
    <w:rsid w:val="00DD3C32"/>
    <w:rsid w:val="00DE3CBD"/>
    <w:rsid w:val="00DF35CB"/>
    <w:rsid w:val="00DF45F3"/>
    <w:rsid w:val="00DF5E7A"/>
    <w:rsid w:val="00DF65D4"/>
    <w:rsid w:val="00E00EB9"/>
    <w:rsid w:val="00E03393"/>
    <w:rsid w:val="00E050A2"/>
    <w:rsid w:val="00E058AB"/>
    <w:rsid w:val="00E225ED"/>
    <w:rsid w:val="00E26264"/>
    <w:rsid w:val="00E31ADC"/>
    <w:rsid w:val="00E34BBB"/>
    <w:rsid w:val="00E3627E"/>
    <w:rsid w:val="00E432F8"/>
    <w:rsid w:val="00E5737E"/>
    <w:rsid w:val="00E57EAA"/>
    <w:rsid w:val="00E603FB"/>
    <w:rsid w:val="00E621E5"/>
    <w:rsid w:val="00E642B7"/>
    <w:rsid w:val="00E64F13"/>
    <w:rsid w:val="00E66E6C"/>
    <w:rsid w:val="00E76475"/>
    <w:rsid w:val="00E820F4"/>
    <w:rsid w:val="00E82D1D"/>
    <w:rsid w:val="00E9147A"/>
    <w:rsid w:val="00E94CCD"/>
    <w:rsid w:val="00EA437A"/>
    <w:rsid w:val="00EB0D86"/>
    <w:rsid w:val="00EB6BBC"/>
    <w:rsid w:val="00EB7685"/>
    <w:rsid w:val="00EC49ED"/>
    <w:rsid w:val="00ED54BB"/>
    <w:rsid w:val="00ED643E"/>
    <w:rsid w:val="00EE2B68"/>
    <w:rsid w:val="00EE7150"/>
    <w:rsid w:val="00F002EB"/>
    <w:rsid w:val="00F014FA"/>
    <w:rsid w:val="00F024B6"/>
    <w:rsid w:val="00F04A59"/>
    <w:rsid w:val="00F05EDE"/>
    <w:rsid w:val="00F0788C"/>
    <w:rsid w:val="00F078A2"/>
    <w:rsid w:val="00F10476"/>
    <w:rsid w:val="00F11E05"/>
    <w:rsid w:val="00F15AEF"/>
    <w:rsid w:val="00F167BF"/>
    <w:rsid w:val="00F16E50"/>
    <w:rsid w:val="00F170E6"/>
    <w:rsid w:val="00F22D19"/>
    <w:rsid w:val="00F278CF"/>
    <w:rsid w:val="00F37FF3"/>
    <w:rsid w:val="00F46BA7"/>
    <w:rsid w:val="00F53D7A"/>
    <w:rsid w:val="00F55F40"/>
    <w:rsid w:val="00F77CDF"/>
    <w:rsid w:val="00F82427"/>
    <w:rsid w:val="00F87644"/>
    <w:rsid w:val="00F91F4C"/>
    <w:rsid w:val="00FA0D81"/>
    <w:rsid w:val="00FA1E8B"/>
    <w:rsid w:val="00FA31D6"/>
    <w:rsid w:val="00FA712E"/>
    <w:rsid w:val="00FB166B"/>
    <w:rsid w:val="00FB4D5E"/>
    <w:rsid w:val="00FC7741"/>
    <w:rsid w:val="00FD2445"/>
    <w:rsid w:val="00FD43F5"/>
    <w:rsid w:val="00FD67F8"/>
    <w:rsid w:val="00FE0AE1"/>
    <w:rsid w:val="00FE325D"/>
    <w:rsid w:val="00FE75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083CDB8"/>
  <w15:docId w15:val="{1EA3AEDC-D381-429F-884A-10BED1B9D2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F561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14F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D643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8629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F5614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253A2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3A2E"/>
  </w:style>
  <w:style w:type="paragraph" w:styleId="Footer">
    <w:name w:val="footer"/>
    <w:basedOn w:val="Normal"/>
    <w:link w:val="FooterChar"/>
    <w:uiPriority w:val="99"/>
    <w:unhideWhenUsed/>
    <w:rsid w:val="00253A2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3A2E"/>
  </w:style>
  <w:style w:type="character" w:customStyle="1" w:styleId="Heading2Char">
    <w:name w:val="Heading 2 Char"/>
    <w:basedOn w:val="DefaultParagraphFont"/>
    <w:link w:val="Heading2"/>
    <w:uiPriority w:val="9"/>
    <w:rsid w:val="00F014FA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D643E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ED643E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586292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5967E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styleId="Hyperlink">
    <w:name w:val="Hyperlink"/>
    <w:basedOn w:val="DefaultParagraphFont"/>
    <w:uiPriority w:val="99"/>
    <w:unhideWhenUsed/>
    <w:rsid w:val="00550676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50676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8431BE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8431BE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431B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431BE"/>
    <w:pPr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1C404A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E26264"/>
    <w:pPr>
      <w:spacing w:after="0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406424"/>
  </w:style>
  <w:style w:type="table" w:styleId="TableGrid">
    <w:name w:val="Table Grid"/>
    <w:basedOn w:val="TableNormal"/>
    <w:uiPriority w:val="39"/>
    <w:rsid w:val="009107E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362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3627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3627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62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627E"/>
    <w:rPr>
      <w:b/>
      <w:bCs/>
      <w:sz w:val="20"/>
      <w:szCs w:val="20"/>
    </w:rPr>
  </w:style>
  <w:style w:type="character" w:styleId="Strong">
    <w:name w:val="Strong"/>
    <w:uiPriority w:val="22"/>
    <w:qFormat/>
    <w:rsid w:val="00CB5025"/>
    <w:rPr>
      <w:b/>
      <w:bCs/>
    </w:rPr>
  </w:style>
  <w:style w:type="character" w:customStyle="1" w:styleId="sw">
    <w:name w:val="sw"/>
    <w:basedOn w:val="DefaultParagraphFont"/>
    <w:rsid w:val="000B6B36"/>
  </w:style>
  <w:style w:type="character" w:customStyle="1" w:styleId="apple-tab-span">
    <w:name w:val="apple-tab-span"/>
    <w:basedOn w:val="DefaultParagraphFont"/>
    <w:rsid w:val="00937F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920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7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9610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108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430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286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16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54525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39743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3513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56999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7092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09340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46888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920813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3718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45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61031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03508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21391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45163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31421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52418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905687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15912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43033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18313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8747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4059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8215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66453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60365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63002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484147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1578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47513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3652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05852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84303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259199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17727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61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87995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33932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5425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34373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67966823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820314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4999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47017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1036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48114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67106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30051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1882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99066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98537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45907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41452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083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371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26136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62985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48682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576916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7369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40891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0664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37859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36250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060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4790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49375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372543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57383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5205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67659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40308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4764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72535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98669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6512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58869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39093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52677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5867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27906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7131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90829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91217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18270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96047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45159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6030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188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376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2562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23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394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808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657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505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253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340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827925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75481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631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9346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58592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864113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739102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35131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53867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69306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728064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4821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91792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1665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5892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56904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95905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82508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45251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7013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69958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68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08893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03757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8159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892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3571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6931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07636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51164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59451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2694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48004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0780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0126506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74479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8067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09834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26406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89937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52549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81835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43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4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037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956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45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648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63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938518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039818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81038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26006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3765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6576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5409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29902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387098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68733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87414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16193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07763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242431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86940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0808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5309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72850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91151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116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7645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9676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2355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75942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6484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3214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3079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30017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54770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7908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2398767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33295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5458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323104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84031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25992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88486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76144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819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024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705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6081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768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856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173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204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774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880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733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756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748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410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455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45419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06931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9577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2153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94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617858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236766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6253779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216433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3403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271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62261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77335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00092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9192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3687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73219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23614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39598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638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30568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22991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28429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15626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5045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5999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41721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34877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22884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88214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0568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25004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5542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402734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87033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49503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21426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0485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90434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52884093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20363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4095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60235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7765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23785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32076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48814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5541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5080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54775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30725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411769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46128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124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82325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28115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41070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10957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163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5302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78367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7947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84374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38208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21468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33970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4973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92121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425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95092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67059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746182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26314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538627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41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3844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54682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27330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72532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05794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9781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42260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9474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5045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9745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6568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87517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662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56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204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674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142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112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27AC12-635C-4BA9-A056-5F5FA1C079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817</Words>
  <Characters>4658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prilizachairunisa_1703519043@mhs.unj.ac.id</dc:creator>
  <cp:keywords/>
  <dc:description/>
  <cp:lastModifiedBy>aprilizachairunisa_1703519043@mhs.unj.ac.id</cp:lastModifiedBy>
  <cp:revision>3</cp:revision>
  <cp:lastPrinted>2022-08-29T17:51:00Z</cp:lastPrinted>
  <dcterms:created xsi:type="dcterms:W3CDTF">2022-08-31T07:58:00Z</dcterms:created>
  <dcterms:modified xsi:type="dcterms:W3CDTF">2022-08-31T1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merican-political-science-association</vt:lpwstr>
  </property>
  <property fmtid="{D5CDD505-2E9C-101B-9397-08002B2CF9AE}" pid="4" name="Mendeley Unique User Id_1">
    <vt:lpwstr>2659f0fa-c39f-3aa7-a812-5ca6d5aee605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